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3B6BC6" w14:textId="5AD7AFEB" w:rsidR="006C40F8" w:rsidRPr="0030252A" w:rsidRDefault="00CF4858" w:rsidP="0033318D">
      <w:pPr>
        <w:tabs>
          <w:tab w:val="left" w:pos="8505"/>
        </w:tabs>
        <w:spacing w:after="0" w:line="240" w:lineRule="auto"/>
        <w:jc w:val="center"/>
        <w:rPr>
          <w:rFonts w:cs="Times New Roman"/>
          <w:b/>
          <w:bCs/>
          <w:szCs w:val="24"/>
        </w:rPr>
      </w:pPr>
      <w:r w:rsidRPr="00CF4858">
        <w:rPr>
          <w:rFonts w:cs="Times New Roman"/>
          <w:b/>
          <w:bCs/>
          <w:noProof/>
          <w:szCs w:val="24"/>
        </w:rPr>
        <w:drawing>
          <wp:inline distT="0" distB="0" distL="0" distR="0" wp14:anchorId="1F84A0B1" wp14:editId="49C35E41">
            <wp:extent cx="1937288" cy="1688401"/>
            <wp:effectExtent l="0" t="0" r="0" b="127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02781" cy="174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7DBB0" w14:textId="2BE9F58F" w:rsidR="007A0780" w:rsidRPr="003751D4" w:rsidRDefault="002D3632" w:rsidP="00E148D1">
      <w:pPr>
        <w:pStyle w:val="FacultyName"/>
      </w:pPr>
      <w:sdt>
        <w:sdtPr>
          <w:id w:val="1451365708"/>
          <w:placeholder>
            <w:docPart w:val="763EED7840E44425B071300C54179F79"/>
          </w:placeholder>
          <w:dropDownList>
            <w:listItem w:value="Choose your Faculty."/>
            <w:listItem w:displayText="Business &amp; Economics School" w:value="Business &amp; Economics School"/>
            <w:listItem w:displayText="Faculty of Engineering" w:value="Faculty of Engineering"/>
            <w:listItem w:displayText="Faculty of Agricultural Engineering" w:value="Faculty of Agricultural Engineering"/>
            <w:listItem w:displayText="Faculty of Intelligent Systems Engineering and Data Science" w:value="Faculty of Intelligent Systems Engineering and Data Science"/>
            <w:listItem w:displayText="Faculty of Nanoscience and Biotechnology" w:value="Faculty of Nanoscience and Biotechnology"/>
            <w:listItem w:displayText="Faculty of Oil, Gas and Petrochemical" w:value="Faculty of Oil, Gas and Petrochemical"/>
            <w:listItem w:displayText="Faculty of Art and Architecture" w:value="Faculty of Art and Architecture"/>
            <w:listItem w:displayText="Faculty of Literature &amp; Humanity" w:value="Faculty of Literature &amp; Humanity"/>
          </w:dropDownList>
        </w:sdtPr>
        <w:sdtEndPr/>
        <w:sdtContent>
          <w:r w:rsidR="00356159">
            <w:t>Business &amp; Economics School</w:t>
          </w:r>
        </w:sdtContent>
      </w:sdt>
    </w:p>
    <w:p w14:paraId="5C01A431" w14:textId="55184321" w:rsidR="006C40F8" w:rsidRPr="003751D4" w:rsidRDefault="002D3632" w:rsidP="00E148D1">
      <w:pPr>
        <w:pStyle w:val="DegreeTitleonEnglishCover"/>
      </w:pPr>
      <w:sdt>
        <w:sdtPr>
          <w:alias w:val="Choose your Degree"/>
          <w:tag w:val="Degree"/>
          <w:id w:val="1961919673"/>
          <w:placeholder>
            <w:docPart w:val="F1E0284740EA409F85B44428ACA43C53"/>
          </w:placeholder>
          <w:dropDownList>
            <w:listItem w:value="Choose an item."/>
            <w:listItem w:displayText="Ph.D. in" w:value="Ph.D. in"/>
            <w:listItem w:displayText="M.Sc. in" w:value="M.Sc. in"/>
            <w:listItem w:displayText="M.A. in" w:value="M.A. in"/>
          </w:dropDownList>
        </w:sdtPr>
        <w:sdtEndPr/>
        <w:sdtContent>
          <w:r w:rsidR="00FD7BF3">
            <w:t>Ph.D. in</w:t>
          </w:r>
        </w:sdtContent>
      </w:sdt>
      <w:r w:rsidR="006C40F8" w:rsidRPr="003751D4">
        <w:t xml:space="preserve"> </w:t>
      </w:r>
    </w:p>
    <w:p w14:paraId="5D83AE7F" w14:textId="0179B203" w:rsidR="00932F5B" w:rsidRPr="00FD7BF3" w:rsidRDefault="00FD7BF3" w:rsidP="00E148D1">
      <w:pPr>
        <w:pStyle w:val="CourseTitleonEnglishCover"/>
      </w:pPr>
      <w:r>
        <w:t>Industrial Management (Operations Research)</w:t>
      </w:r>
    </w:p>
    <w:p w14:paraId="30CE8198" w14:textId="368291B2" w:rsidR="006C40F8" w:rsidRPr="003751D4" w:rsidRDefault="00BD243A" w:rsidP="00E148D1">
      <w:pPr>
        <w:pStyle w:val="ThesisTitleonEnglishCover"/>
      </w:pPr>
      <w:r>
        <w:t>Here is the full title of the thesis</w:t>
      </w:r>
    </w:p>
    <w:p w14:paraId="472D815B" w14:textId="441A31A9" w:rsidR="006C40F8" w:rsidRPr="000925FA" w:rsidRDefault="006C40F8" w:rsidP="004F255A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color w:val="002060"/>
          <w:sz w:val="28"/>
          <w:szCs w:val="28"/>
        </w:rPr>
      </w:pPr>
      <w:r w:rsidRPr="000925FA">
        <w:rPr>
          <w:rFonts w:cs="Times New Roman"/>
          <w:b/>
          <w:bCs/>
          <w:color w:val="002060"/>
          <w:sz w:val="28"/>
          <w:szCs w:val="28"/>
        </w:rPr>
        <w:t>By</w:t>
      </w:r>
    </w:p>
    <w:p w14:paraId="37C862D1" w14:textId="1B5BFD17" w:rsidR="006C40F8" w:rsidRPr="000925FA" w:rsidRDefault="00706D8C" w:rsidP="00E148D1">
      <w:pPr>
        <w:pStyle w:val="NameonEnglishCover"/>
      </w:pPr>
      <w:r>
        <w:t>Irandokht</w:t>
      </w:r>
      <w:r w:rsidR="001C01D4">
        <w:t xml:space="preserve"> </w:t>
      </w:r>
      <w:r>
        <w:t>Irandoost</w:t>
      </w:r>
    </w:p>
    <w:p w14:paraId="5C5DF538" w14:textId="75A67649" w:rsidR="006C40F8" w:rsidRPr="004F255A" w:rsidRDefault="00E84DB2" w:rsidP="004F255A">
      <w:pPr>
        <w:pStyle w:val="Style1"/>
        <w:spacing w:before="360" w:after="120" w:line="240" w:lineRule="auto"/>
        <w:rPr>
          <w:sz w:val="28"/>
          <w:szCs w:val="28"/>
        </w:rPr>
      </w:pPr>
      <w:r w:rsidRPr="004F255A">
        <w:rPr>
          <w:sz w:val="28"/>
          <w:szCs w:val="28"/>
        </w:rPr>
        <w:t>Supervisor</w:t>
      </w:r>
      <w:r w:rsidR="000925FA" w:rsidRPr="004F255A">
        <w:rPr>
          <w:sz w:val="28"/>
          <w:szCs w:val="28"/>
        </w:rPr>
        <w:t>(s)</w:t>
      </w:r>
    </w:p>
    <w:p w14:paraId="1B955A62" w14:textId="656ECEE1" w:rsidR="006C40F8" w:rsidRDefault="007231F3" w:rsidP="004F255A">
      <w:pPr>
        <w:pStyle w:val="NameonEnglishCover"/>
      </w:pPr>
      <w:r>
        <w:t>Nasser</w:t>
      </w:r>
      <w:r w:rsidR="004F255A">
        <w:t xml:space="preserve"> Salimifard</w:t>
      </w:r>
    </w:p>
    <w:p w14:paraId="1CA53DCF" w14:textId="4CB934C7" w:rsidR="004F255A" w:rsidRPr="000925FA" w:rsidRDefault="004F255A" w:rsidP="00E148D1">
      <w:pPr>
        <w:pStyle w:val="NameonEnglishCover"/>
      </w:pPr>
      <w:r>
        <w:t>Emrah Demir</w:t>
      </w:r>
      <w:r w:rsidR="007231F3">
        <w:t>an</w:t>
      </w:r>
    </w:p>
    <w:p w14:paraId="50526F78" w14:textId="13B04E0C" w:rsidR="00E84DB2" w:rsidRPr="000925FA" w:rsidRDefault="00E84DB2" w:rsidP="004F255A">
      <w:pPr>
        <w:spacing w:before="360" w:after="120" w:line="240" w:lineRule="auto"/>
        <w:jc w:val="center"/>
        <w:rPr>
          <w:rFonts w:cs="Times New Roman"/>
          <w:b/>
          <w:bCs/>
          <w:color w:val="002060"/>
          <w:sz w:val="32"/>
          <w:szCs w:val="32"/>
        </w:rPr>
      </w:pPr>
      <w:r w:rsidRPr="004F255A">
        <w:rPr>
          <w:rFonts w:cs="Times New Roman"/>
          <w:b/>
          <w:bCs/>
          <w:color w:val="002060"/>
          <w:sz w:val="28"/>
          <w:szCs w:val="28"/>
        </w:rPr>
        <w:t>Advisor</w:t>
      </w:r>
      <w:r w:rsidR="000925FA" w:rsidRPr="000925FA">
        <w:rPr>
          <w:rFonts w:cs="Times New Roman"/>
          <w:b/>
          <w:bCs/>
          <w:color w:val="002060"/>
          <w:sz w:val="32"/>
          <w:szCs w:val="32"/>
        </w:rPr>
        <w:t>(s)</w:t>
      </w:r>
    </w:p>
    <w:p w14:paraId="4BB930CD" w14:textId="2D3CA982" w:rsidR="006C40F8" w:rsidRPr="00E148D1" w:rsidRDefault="007231F3" w:rsidP="00E148D1">
      <w:pPr>
        <w:pStyle w:val="NameonEnglishCover"/>
      </w:pPr>
      <w:r>
        <w:t>Frank</w:t>
      </w:r>
      <w:r w:rsidR="001C01D4" w:rsidRPr="00E148D1">
        <w:t xml:space="preserve"> Chausalett</w:t>
      </w:r>
    </w:p>
    <w:p w14:paraId="79E99A77" w14:textId="1B7206D5" w:rsidR="001C01D4" w:rsidRPr="00E148D1" w:rsidRDefault="001C01D4" w:rsidP="007231F3">
      <w:pPr>
        <w:pStyle w:val="NameonEnglishCover"/>
      </w:pPr>
      <w:r w:rsidRPr="00E148D1">
        <w:t>Amirhossein Gandom</w:t>
      </w:r>
      <w:r w:rsidR="007231F3">
        <w:t>zar</w:t>
      </w:r>
    </w:p>
    <w:p w14:paraId="55863976" w14:textId="35264C1E" w:rsidR="000925FA" w:rsidRPr="00D774E9" w:rsidRDefault="000925FA" w:rsidP="00E148D1">
      <w:pPr>
        <w:pStyle w:val="DateonEnglishCover"/>
        <w:rPr>
          <w:sz w:val="32"/>
          <w:szCs w:val="32"/>
        </w:rPr>
      </w:pPr>
      <w:r w:rsidRPr="000925FA">
        <w:t>October 2020</w:t>
      </w:r>
    </w:p>
    <w:p w14:paraId="7AA30E88" w14:textId="0B066F7E" w:rsidR="006C40F8" w:rsidRPr="0030252A" w:rsidRDefault="006C40F8" w:rsidP="00B47A74">
      <w:pPr>
        <w:pStyle w:val="SectionTitle"/>
      </w:pPr>
      <w:bookmarkStart w:id="0" w:name="_Toc53142399"/>
      <w:r w:rsidRPr="0030252A">
        <w:lastRenderedPageBreak/>
        <w:t>Declaration</w:t>
      </w:r>
      <w:bookmarkEnd w:id="0"/>
    </w:p>
    <w:p w14:paraId="07543571" w14:textId="50A6910C" w:rsidR="006C40F8" w:rsidRPr="00FA7E8A" w:rsidRDefault="006C40F8" w:rsidP="00706D8C">
      <w:pPr>
        <w:spacing w:after="240" w:line="240" w:lineRule="auto"/>
        <w:ind w:left="567" w:right="567" w:hanging="11"/>
        <w:rPr>
          <w:rFonts w:ascii="Arial" w:eastAsia="Times New Roman" w:hAnsi="Arial"/>
        </w:rPr>
      </w:pPr>
      <w:r w:rsidRPr="00FA7E8A">
        <w:rPr>
          <w:rFonts w:ascii="Arial" w:eastAsia="Times New Roman" w:hAnsi="Arial"/>
        </w:rPr>
        <w:t>The undersigned</w:t>
      </w:r>
      <w:r w:rsidR="00B90B90" w:rsidRPr="00FA7E8A">
        <w:rPr>
          <w:rFonts w:ascii="Arial" w:eastAsia="Times New Roman" w:hAnsi="Arial"/>
        </w:rPr>
        <w:t xml:space="preserve"> </w:t>
      </w:r>
      <w:r w:rsidR="00706D8C">
        <w:rPr>
          <w:rFonts w:ascii="Arial" w:eastAsia="Times New Roman" w:hAnsi="Arial"/>
          <w:b/>
          <w:bCs/>
          <w:u w:val="single"/>
        </w:rPr>
        <w:t>Irandokht Irandoost</w:t>
      </w:r>
      <w:r w:rsidRPr="00FA7E8A">
        <w:rPr>
          <w:rFonts w:ascii="Arial" w:eastAsia="Times New Roman" w:hAnsi="Arial"/>
        </w:rPr>
        <w:t xml:space="preserve">, the </w:t>
      </w:r>
      <w:sdt>
        <w:sdtPr>
          <w:rPr>
            <w:rFonts w:ascii="Arial" w:eastAsia="Times New Roman" w:hAnsi="Arial"/>
          </w:rPr>
          <w:id w:val="1836952567"/>
          <w:placeholder>
            <w:docPart w:val="0633D16EAC504407910231E1925D18B4"/>
          </w:placeholder>
          <w:dropDownList>
            <w:listItem w:value="Choose an item."/>
            <w:listItem w:displayText="Ph.D." w:value="Ph.D."/>
            <w:listItem w:displayText="MS.C." w:value="MS.C."/>
            <w:listItem w:displayText="M.A." w:value="M.A."/>
          </w:dropDownList>
        </w:sdtPr>
        <w:sdtEndPr/>
        <w:sdtContent>
          <w:r w:rsidR="00607B29" w:rsidRPr="00FA7E8A">
            <w:rPr>
              <w:rFonts w:ascii="Arial" w:eastAsia="Times New Roman" w:hAnsi="Arial"/>
            </w:rPr>
            <w:t>Ph.D.</w:t>
          </w:r>
        </w:sdtContent>
      </w:sdt>
      <w:r w:rsidR="00D428A4" w:rsidRPr="00FA7E8A">
        <w:rPr>
          <w:rFonts w:ascii="Arial" w:eastAsia="Times New Roman" w:hAnsi="Arial"/>
        </w:rPr>
        <w:t xml:space="preserve"> </w:t>
      </w:r>
      <w:r w:rsidRPr="00FA7E8A">
        <w:rPr>
          <w:rFonts w:ascii="Arial" w:eastAsia="Times New Roman" w:hAnsi="Arial"/>
        </w:rPr>
        <w:t xml:space="preserve">student at </w:t>
      </w:r>
      <w:r w:rsidR="00B90B90" w:rsidRPr="00FA7E8A">
        <w:rPr>
          <w:rFonts w:ascii="Arial" w:eastAsia="Times New Roman" w:hAnsi="Arial"/>
        </w:rPr>
        <w:t xml:space="preserve">the </w:t>
      </w:r>
      <w:r w:rsidR="00D428A4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</w:t>
      </w:r>
      <w:r w:rsidR="00B90B90" w:rsidRPr="00FA7E8A">
        <w:rPr>
          <w:rFonts w:ascii="Arial" w:eastAsia="Times New Roman" w:hAnsi="Arial"/>
        </w:rPr>
        <w:t xml:space="preserve">versity, holding student number </w:t>
      </w:r>
      <w:r w:rsidR="00706D8C">
        <w:rPr>
          <w:rFonts w:ascii="Arial" w:eastAsia="Times New Roman" w:hAnsi="Arial"/>
          <w:b/>
          <w:bCs/>
          <w:u w:val="single"/>
        </w:rPr>
        <w:t>961238765</w:t>
      </w:r>
      <w:r w:rsidR="00B90B90" w:rsidRPr="00FA7E8A">
        <w:rPr>
          <w:rFonts w:ascii="Arial" w:eastAsia="Times New Roman" w:hAnsi="Arial"/>
        </w:rPr>
        <w:t xml:space="preserve"> </w:t>
      </w:r>
      <w:r w:rsidRPr="00FA7E8A">
        <w:rPr>
          <w:rFonts w:ascii="Arial" w:eastAsia="Times New Roman" w:hAnsi="Arial"/>
        </w:rPr>
        <w:t xml:space="preserve">hereby declares that this thesis is the result of his/her own research, and wherever in this thesis, other sources have been used, the exact references or specifications are provided. </w:t>
      </w:r>
      <w:proofErr w:type="spellStart"/>
      <w:r w:rsidRPr="00FA7E8A">
        <w:rPr>
          <w:rFonts w:ascii="Arial" w:eastAsia="Times New Roman" w:hAnsi="Arial"/>
        </w:rPr>
        <w:t>He/She</w:t>
      </w:r>
      <w:proofErr w:type="spellEnd"/>
      <w:r w:rsidRPr="00FA7E8A">
        <w:rPr>
          <w:rFonts w:ascii="Arial" w:eastAsia="Times New Roman" w:hAnsi="Arial"/>
        </w:rPr>
        <w:t xml:space="preserve"> also asserts that his/her research and its topic are not the repetition of others’ works. In addition, he/she commits himself/herself:</w:t>
      </w:r>
    </w:p>
    <w:p w14:paraId="3A86B2D6" w14:textId="77777777" w:rsidR="00607B29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</w:rPr>
      </w:pPr>
      <w:r w:rsidRPr="00FA7E8A">
        <w:rPr>
          <w:rFonts w:ascii="Arial" w:eastAsia="Times New Roman" w:hAnsi="Arial"/>
        </w:rPr>
        <w:t xml:space="preserve">Not to publish all or parts of the findings of </w:t>
      </w:r>
      <w:r w:rsidR="00607B29" w:rsidRPr="00FA7E8A">
        <w:rPr>
          <w:rFonts w:ascii="Arial" w:eastAsia="Times New Roman" w:hAnsi="Arial"/>
        </w:rPr>
        <w:t>this</w:t>
      </w:r>
      <w:r w:rsidRPr="00FA7E8A">
        <w:rPr>
          <w:rFonts w:ascii="Arial" w:eastAsia="Times New Roman" w:hAnsi="Arial"/>
        </w:rPr>
        <w:t xml:space="preserve"> thesis in scientific periodicals or academic congregations such as national or international conferences or journals without the prior permission of </w:t>
      </w:r>
      <w:r w:rsidR="00607B29" w:rsidRPr="00FA7E8A">
        <w:rPr>
          <w:rFonts w:ascii="Arial" w:eastAsia="Times New Roman" w:hAnsi="Arial"/>
        </w:rPr>
        <w:t xml:space="preserve">the </w:t>
      </w:r>
      <w:r w:rsidR="00E64A69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ver</w:t>
      </w:r>
      <w:r w:rsidR="00607B29" w:rsidRPr="00FA7E8A">
        <w:rPr>
          <w:rFonts w:ascii="Arial" w:eastAsia="Times New Roman" w:hAnsi="Arial"/>
        </w:rPr>
        <w:t>sity and his/her supervisor(s).</w:t>
      </w:r>
    </w:p>
    <w:p w14:paraId="5348CA58" w14:textId="77777777" w:rsidR="00607B29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  <w:b/>
          <w:bCs/>
        </w:rPr>
      </w:pPr>
      <w:r w:rsidRPr="00FA7E8A">
        <w:rPr>
          <w:rFonts w:ascii="Arial" w:eastAsia="Times New Roman" w:hAnsi="Arial"/>
        </w:rPr>
        <w:t>Not to add the name(s) of any other author(s) not included in the thesis committee to the article(s) extracted from the thesis without the prior permission of his/her supervisor(s).</w:t>
      </w:r>
    </w:p>
    <w:p w14:paraId="2C22E399" w14:textId="34B9B45B" w:rsidR="006C40F8" w:rsidRPr="00FA7E8A" w:rsidRDefault="006C40F8" w:rsidP="00FA7E8A">
      <w:pPr>
        <w:pStyle w:val="ListParagraph"/>
        <w:numPr>
          <w:ilvl w:val="0"/>
          <w:numId w:val="2"/>
        </w:numPr>
        <w:spacing w:after="240" w:line="240" w:lineRule="auto"/>
        <w:ind w:left="851" w:right="567" w:hanging="284"/>
        <w:contextualSpacing w:val="0"/>
        <w:rPr>
          <w:rFonts w:ascii="Arial" w:eastAsia="Times New Roman" w:hAnsi="Arial"/>
          <w:b/>
          <w:bCs/>
        </w:rPr>
      </w:pPr>
      <w:r w:rsidRPr="00FA7E8A">
        <w:rPr>
          <w:rFonts w:ascii="Arial" w:eastAsia="Times New Roman" w:hAnsi="Arial"/>
        </w:rPr>
        <w:t xml:space="preserve">Not to add the affiliation of the co-author(s) from the organizations or institutions other than </w:t>
      </w:r>
      <w:r w:rsidR="00607B29" w:rsidRPr="00FA7E8A">
        <w:rPr>
          <w:rFonts w:ascii="Arial" w:eastAsia="Times New Roman" w:hAnsi="Arial"/>
        </w:rPr>
        <w:t xml:space="preserve">the </w:t>
      </w:r>
      <w:r w:rsidR="0001140B" w:rsidRPr="00FA7E8A">
        <w:rPr>
          <w:rFonts w:ascii="Arial" w:eastAsia="Times New Roman" w:hAnsi="Arial"/>
        </w:rPr>
        <w:t xml:space="preserve">Persian Gulf </w:t>
      </w:r>
      <w:r w:rsidRPr="00FA7E8A">
        <w:rPr>
          <w:rFonts w:ascii="Arial" w:eastAsia="Times New Roman" w:hAnsi="Arial"/>
        </w:rPr>
        <w:t>University to the article(s) extracted from the thesis without the prior permission of his/her supervisor(s).</w:t>
      </w:r>
    </w:p>
    <w:p w14:paraId="2C1EA2FE" w14:textId="0B962CE9" w:rsidR="006C40F8" w:rsidRPr="00FA7E8A" w:rsidRDefault="006C40F8" w:rsidP="00FA7E8A">
      <w:pPr>
        <w:spacing w:after="240" w:line="240" w:lineRule="auto"/>
        <w:ind w:left="567" w:right="567"/>
        <w:rPr>
          <w:rFonts w:asciiTheme="minorBidi" w:eastAsia="Times New Roman" w:hAnsiTheme="minorBidi" w:cstheme="minorBidi"/>
        </w:rPr>
      </w:pPr>
      <w:r w:rsidRPr="00FA7E8A">
        <w:rPr>
          <w:rFonts w:ascii="Arial" w:eastAsia="Times New Roman" w:hAnsi="Arial"/>
        </w:rPr>
        <w:t xml:space="preserve">Following the code of practice for intellectual property rights, all the material and intellectual rights of the present work are reserved for </w:t>
      </w:r>
      <w:r w:rsidR="00607B29" w:rsidRPr="00FA7E8A">
        <w:rPr>
          <w:rFonts w:ascii="Arial" w:eastAsia="Times New Roman" w:hAnsi="Arial"/>
        </w:rPr>
        <w:t xml:space="preserve">the </w:t>
      </w:r>
      <w:r w:rsidR="00FF6163" w:rsidRPr="00FA7E8A">
        <w:rPr>
          <w:rFonts w:ascii="Arial" w:eastAsia="Times New Roman" w:hAnsi="Arial"/>
        </w:rPr>
        <w:t>Persian Gulf</w:t>
      </w:r>
      <w:r w:rsidRPr="00FA7E8A">
        <w:rPr>
          <w:rFonts w:ascii="Arial" w:eastAsia="Times New Roman" w:hAnsi="Arial"/>
        </w:rPr>
        <w:t xml:space="preserve"> University. If it gets clear that the conditions of the declaration are breached, </w:t>
      </w:r>
      <w:r w:rsidR="00627A6B" w:rsidRPr="00FA7E8A">
        <w:rPr>
          <w:rFonts w:ascii="Arial" w:eastAsia="Times New Roman" w:hAnsi="Arial"/>
        </w:rPr>
        <w:t xml:space="preserve">Persian Gulf </w:t>
      </w:r>
      <w:r w:rsidRPr="00FA7E8A">
        <w:rPr>
          <w:rFonts w:ascii="Arial" w:eastAsia="Times New Roman" w:hAnsi="Arial"/>
        </w:rPr>
        <w:t xml:space="preserve">University is fully entitled to take </w:t>
      </w:r>
      <w:r w:rsidRPr="00FA7E8A">
        <w:rPr>
          <w:rFonts w:asciiTheme="minorBidi" w:eastAsia="Times New Roman" w:hAnsiTheme="minorBidi" w:cstheme="minorBidi"/>
        </w:rPr>
        <w:t>legal action in order to secure its rights at any time and in due order.</w:t>
      </w:r>
    </w:p>
    <w:p w14:paraId="2E5FBC2C" w14:textId="5C2F454B" w:rsidR="006C40F8" w:rsidRPr="00FA7E8A" w:rsidRDefault="001C01D4" w:rsidP="00706D8C">
      <w:pPr>
        <w:spacing w:before="360" w:after="840" w:line="240" w:lineRule="auto"/>
        <w:ind w:left="567" w:right="567"/>
        <w:jc w:val="left"/>
        <w:rPr>
          <w:rFonts w:asciiTheme="minorBidi" w:eastAsia="Times New Roman" w:hAnsiTheme="minorBidi" w:cstheme="minorBidi"/>
          <w:b/>
          <w:bCs/>
          <w:szCs w:val="24"/>
        </w:rPr>
      </w:pPr>
      <w:r w:rsidRPr="001C01D4">
        <w:rPr>
          <w:rFonts w:asciiTheme="minorBidi" w:eastAsia="Times New Roman" w:hAnsiTheme="minorBidi" w:cstheme="minorBidi"/>
          <w:noProof/>
          <w:szCs w:val="24"/>
          <w:lang w:bidi="fa-IR"/>
        </w:rPr>
        <w:drawing>
          <wp:anchor distT="0" distB="0" distL="114300" distR="114300" simplePos="0" relativeHeight="251651072" behindDoc="0" locked="0" layoutInCell="1" allowOverlap="1" wp14:anchorId="006BAA87" wp14:editId="01106E57">
            <wp:simplePos x="0" y="0"/>
            <wp:positionH relativeFrom="column">
              <wp:posOffset>393065</wp:posOffset>
            </wp:positionH>
            <wp:positionV relativeFrom="paragraph">
              <wp:posOffset>193040</wp:posOffset>
            </wp:positionV>
            <wp:extent cx="1637030" cy="841375"/>
            <wp:effectExtent l="0" t="0" r="127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7030" cy="841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6D8C">
        <w:rPr>
          <w:rFonts w:asciiTheme="minorBidi" w:eastAsia="Times New Roman" w:hAnsiTheme="minorBidi" w:cstheme="minorBidi"/>
          <w:szCs w:val="24"/>
        </w:rPr>
        <w:t>Irandokht Irandoost</w:t>
      </w:r>
    </w:p>
    <w:p w14:paraId="2C4A183C" w14:textId="15DDAB8D" w:rsidR="006C40F8" w:rsidRPr="00FA7E8A" w:rsidRDefault="001C01D4" w:rsidP="001C01D4">
      <w:pPr>
        <w:spacing w:after="0" w:line="240" w:lineRule="auto"/>
        <w:ind w:left="567" w:right="567"/>
        <w:jc w:val="left"/>
        <w:rPr>
          <w:rFonts w:asciiTheme="minorBidi" w:eastAsia="Times New Roman" w:hAnsiTheme="minorBidi" w:cstheme="minorBidi"/>
          <w:szCs w:val="24"/>
        </w:rPr>
      </w:pPr>
      <w:r>
        <w:rPr>
          <w:rFonts w:asciiTheme="minorBidi" w:eastAsia="Times New Roman" w:hAnsiTheme="minorBidi" w:cstheme="minorBidi"/>
          <w:szCs w:val="24"/>
        </w:rPr>
        <w:t>October 23, 2020</w:t>
      </w:r>
    </w:p>
    <w:p w14:paraId="319082AD" w14:textId="77777777" w:rsidR="006C40F8" w:rsidRPr="0030252A" w:rsidRDefault="006C40F8" w:rsidP="006C40F8">
      <w:pPr>
        <w:spacing w:after="0" w:line="240" w:lineRule="auto"/>
        <w:rPr>
          <w:rFonts w:cs="Times New Roman"/>
          <w:b/>
          <w:bCs/>
          <w:sz w:val="28"/>
          <w:szCs w:val="28"/>
          <w:lang w:bidi="fa-IR"/>
        </w:rPr>
      </w:pPr>
      <w:r w:rsidRPr="0030252A">
        <w:rPr>
          <w:rFonts w:cs="Times New Roman"/>
          <w:b/>
          <w:bCs/>
          <w:sz w:val="28"/>
          <w:szCs w:val="28"/>
          <w:rtl/>
          <w:lang w:bidi="fa-IR"/>
        </w:rPr>
        <w:br w:type="page"/>
      </w:r>
    </w:p>
    <w:p w14:paraId="0AFE2EB5" w14:textId="420BAB93" w:rsidR="006C40F8" w:rsidRPr="0030252A" w:rsidRDefault="00CF4858" w:rsidP="00B018C3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szCs w:val="24"/>
        </w:rPr>
      </w:pPr>
      <w:r w:rsidRPr="00CF4858">
        <w:rPr>
          <w:rFonts w:cs="Times New Roman"/>
          <w:b/>
          <w:bCs/>
          <w:noProof/>
          <w:szCs w:val="24"/>
        </w:rPr>
        <w:lastRenderedPageBreak/>
        <w:drawing>
          <wp:inline distT="0" distB="0" distL="0" distR="0" wp14:anchorId="54C1F334" wp14:editId="2F9BF2B3">
            <wp:extent cx="1937288" cy="1688401"/>
            <wp:effectExtent l="0" t="0" r="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02781" cy="174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C635A1" w14:textId="1B08512F" w:rsidR="007D5B1F" w:rsidRDefault="002D3632" w:rsidP="0023097F">
      <w:pPr>
        <w:spacing w:before="100" w:beforeAutospacing="1" w:after="0" w:line="240" w:lineRule="auto"/>
        <w:jc w:val="center"/>
        <w:rPr>
          <w:rFonts w:cs="Times New Roman"/>
          <w:b/>
          <w:bCs/>
          <w:sz w:val="20"/>
          <w:szCs w:val="20"/>
        </w:rPr>
      </w:pPr>
      <w:sdt>
        <w:sdtPr>
          <w:rPr>
            <w:rFonts w:cs="Times New Roman"/>
            <w:b/>
            <w:bCs/>
            <w:color w:val="002060"/>
            <w:sz w:val="28"/>
            <w:szCs w:val="28"/>
          </w:rPr>
          <w:id w:val="943588592"/>
          <w:placeholder>
            <w:docPart w:val="012D2C0952384BFFA62B03E60FA05098"/>
          </w:placeholder>
          <w:dropDownList>
            <w:listItem w:value="Choose your Faculty."/>
            <w:listItem w:displayText="Business &amp; Economics School" w:value="Business &amp; Economics School"/>
            <w:listItem w:displayText="Faculty of Engineering" w:value="Faculty of Engineering"/>
            <w:listItem w:displayText="Faculty of Agriculture &amp; Natural Resources" w:value="Faculty of Agriculture &amp; Natural Resources"/>
            <w:listItem w:displayText="Faculty of Intelligent Systems Engineering and Data Science" w:value="Faculty of Intelligent Systems Engineering and Data Science"/>
            <w:listItem w:displayText="Faculty of Nano Science and Technology &amp; Bio-Science" w:value="Faculty of Nano Science and Technology &amp; Bio-Science"/>
            <w:listItem w:displayText="Faculty of Oil, Gas and Petrochemical Sngineering" w:value="Faculty of Oil, Gas and Petrochemical Sngineering"/>
            <w:listItem w:displayText="Faculty of Art and Architecture" w:value="Faculty of Art and Architecture"/>
            <w:listItem w:displayText="Faculty of Literature &amp; Humanity" w:value="Faculty of Literature &amp; Humanity"/>
          </w:dropDownList>
        </w:sdtPr>
        <w:sdtEndPr/>
        <w:sdtContent>
          <w:r w:rsidR="007D5B1F">
            <w:rPr>
              <w:rFonts w:cs="Times New Roman"/>
              <w:b/>
              <w:bCs/>
              <w:color w:val="002060"/>
              <w:sz w:val="28"/>
              <w:szCs w:val="28"/>
            </w:rPr>
            <w:t>Business &amp; Economics School</w:t>
          </w:r>
        </w:sdtContent>
      </w:sdt>
      <w:r w:rsidR="007D5B1F" w:rsidRPr="0030252A">
        <w:rPr>
          <w:rFonts w:cs="Times New Roman"/>
          <w:b/>
          <w:bCs/>
          <w:sz w:val="20"/>
          <w:szCs w:val="20"/>
        </w:rPr>
        <w:t xml:space="preserve"> </w:t>
      </w:r>
    </w:p>
    <w:p w14:paraId="4E4EA471" w14:textId="581F8B07" w:rsidR="006C40F8" w:rsidRPr="00356159" w:rsidRDefault="00356159" w:rsidP="00356159">
      <w:pPr>
        <w:spacing w:before="100" w:beforeAutospacing="1" w:after="0" w:line="240" w:lineRule="auto"/>
        <w:jc w:val="center"/>
        <w:rPr>
          <w:rFonts w:cs="Times New Roman"/>
          <w:sz w:val="40"/>
          <w:szCs w:val="40"/>
        </w:rPr>
      </w:pPr>
      <w:r>
        <w:rPr>
          <w:rFonts w:cs="Times New Roman"/>
          <w:b/>
          <w:bCs/>
          <w:szCs w:val="24"/>
        </w:rPr>
        <w:t>Industrial Management</w:t>
      </w:r>
      <w:r w:rsidR="0023097F" w:rsidRPr="007D5B1F">
        <w:rPr>
          <w:rFonts w:cs="Times New Roman"/>
          <w:b/>
          <w:bCs/>
          <w:szCs w:val="24"/>
        </w:rPr>
        <w:t xml:space="preserve"> Department</w:t>
      </w:r>
    </w:p>
    <w:p w14:paraId="5B089AE4" w14:textId="77777777" w:rsidR="00356159" w:rsidRPr="00E148D1" w:rsidRDefault="00356159" w:rsidP="00356159">
      <w:pPr>
        <w:pStyle w:val="ThesisTitleInsidePage"/>
        <w:rPr>
          <w:b w:val="0"/>
          <w:color w:val="000000" w:themeColor="text1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E148D1">
        <w:rPr>
          <w:b w:val="0"/>
          <w:color w:val="000000" w:themeColor="text1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Here is the full title of the thesis</w:t>
      </w:r>
      <w:r w:rsidR="00405EC5" w:rsidRPr="00E148D1">
        <w:rPr>
          <w:b w:val="0"/>
          <w:color w:val="000000" w:themeColor="text1"/>
          <w:sz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</w:p>
    <w:p w14:paraId="3A076715" w14:textId="75EB32CB" w:rsidR="006C40F8" w:rsidRPr="00356159" w:rsidRDefault="00405EC5" w:rsidP="00356159">
      <w:pPr>
        <w:pStyle w:val="StudentNameInsidePage"/>
        <w:rPr>
          <w:color w:val="002060"/>
          <w:sz w:val="36"/>
          <w:szCs w:val="36"/>
        </w:rPr>
      </w:pPr>
      <w:r w:rsidRPr="0030252A">
        <w:t xml:space="preserve">By: </w:t>
      </w:r>
      <w:r w:rsidR="007D5B1F">
        <w:t>Irandokht Irandoost</w:t>
      </w:r>
    </w:p>
    <w:p w14:paraId="74337D6C" w14:textId="0563E3E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t>Thesis</w:t>
      </w:r>
    </w:p>
    <w:p w14:paraId="765F8D58" w14:textId="0BD601C5" w:rsidR="006C40F8" w:rsidRPr="0030252A" w:rsidRDefault="006C40F8" w:rsidP="007D5B1F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t xml:space="preserve">Submitted to </w:t>
      </w:r>
      <w:r w:rsidR="00315A30" w:rsidRPr="0030252A">
        <w:rPr>
          <w:rFonts w:cs="Times New Roman"/>
          <w:szCs w:val="24"/>
        </w:rPr>
        <w:t>Persian Gulf</w:t>
      </w:r>
      <w:r w:rsidRPr="0030252A">
        <w:rPr>
          <w:rFonts w:cs="Times New Roman"/>
          <w:szCs w:val="24"/>
        </w:rPr>
        <w:t xml:space="preserve"> University in Partial Fulfillment of the Requirements for the Degree of </w:t>
      </w:r>
      <w:sdt>
        <w:sdtPr>
          <w:rPr>
            <w:rFonts w:cs="Times New Roman"/>
            <w:b/>
            <w:bCs/>
            <w:szCs w:val="24"/>
          </w:rPr>
          <w:alias w:val="Choose your Degree"/>
          <w:tag w:val="Choose your Degree"/>
          <w:id w:val="-1256210846"/>
          <w:placeholder>
            <w:docPart w:val="3370A89466C64B139CED625DF3D4ED09"/>
          </w:placeholder>
          <w:dropDownList>
            <w:listItem w:value="Choose an item."/>
            <w:listItem w:displayText="Doctor of Philosophy (Ph.D.)" w:value="Doctor of Philosophy (Ph.D.)"/>
            <w:listItem w:displayText="Master of Science (M.Sc.)" w:value="Master of Science (M.Sc.)"/>
            <w:listItem w:displayText="Master of Art (M.A.)" w:value="Master of Art (M.A.)"/>
          </w:dropDownList>
        </w:sdtPr>
        <w:sdtEndPr/>
        <w:sdtContent>
          <w:r w:rsidR="00356159" w:rsidRPr="007231F3">
            <w:rPr>
              <w:rFonts w:cs="Times New Roman"/>
              <w:b/>
              <w:bCs/>
              <w:szCs w:val="24"/>
            </w:rPr>
            <w:t>Doctor of Philosophy (Ph.D.)</w:t>
          </w:r>
        </w:sdtContent>
      </w:sdt>
      <w:r w:rsidR="00405EC5" w:rsidRPr="0030252A">
        <w:rPr>
          <w:rFonts w:cs="Times New Roman"/>
          <w:szCs w:val="24"/>
        </w:rPr>
        <w:t xml:space="preserve"> in </w:t>
      </w:r>
      <w:r w:rsidR="007D5B1F">
        <w:rPr>
          <w:rFonts w:cs="Times New Roman"/>
          <w:szCs w:val="24"/>
        </w:rPr>
        <w:t>Operations Research</w:t>
      </w:r>
    </w:p>
    <w:p w14:paraId="3A104E06" w14:textId="77777777" w:rsidR="00405EC5" w:rsidRPr="0030252A" w:rsidRDefault="00405EC5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p w14:paraId="4EBB8D5C" w14:textId="77777777" w:rsidR="006C40F8" w:rsidRPr="0030252A" w:rsidRDefault="006C40F8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p w14:paraId="0C2AD692" w14:textId="2C3F837E" w:rsidR="006C40F8" w:rsidRPr="0030252A" w:rsidRDefault="006C40F8" w:rsidP="002828F0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bCs/>
          <w:szCs w:val="24"/>
          <w:rtl/>
        </w:rPr>
      </w:pPr>
      <w:r w:rsidRPr="0030252A">
        <w:rPr>
          <w:rFonts w:cs="Times New Roman"/>
          <w:b/>
          <w:bCs/>
          <w:szCs w:val="24"/>
        </w:rPr>
        <w:t xml:space="preserve">Evaluated and Approved by the Thesis Committee as: </w:t>
      </w:r>
      <w:sdt>
        <w:sdtPr>
          <w:rPr>
            <w:rFonts w:cs="Times New Roman"/>
            <w:b/>
            <w:bCs/>
            <w:szCs w:val="24"/>
          </w:rPr>
          <w:alias w:val="Choose the points"/>
          <w:tag w:val="Choose the points"/>
          <w:id w:val="-1898740944"/>
          <w:placeholder>
            <w:docPart w:val="AF20C1260F374BFD834D146BC88DD9DE"/>
          </w:placeholder>
          <w:dropDownList>
            <w:listItem w:value="Choose an item."/>
            <w:listItem w:displayText="Excellent" w:value="Excellent"/>
            <w:listItem w:displayText="Very Good" w:value="Very Good"/>
            <w:listItem w:displayText="Good" w:value="Good"/>
            <w:listItem w:displayText="Acceptable" w:value="Acceptable"/>
          </w:dropDownList>
        </w:sdtPr>
        <w:sdtEndPr/>
        <w:sdtContent>
          <w:r w:rsidR="00706D8C">
            <w:rPr>
              <w:rFonts w:cs="Times New Roman"/>
              <w:b/>
              <w:bCs/>
              <w:szCs w:val="24"/>
            </w:rPr>
            <w:t>Excellent</w:t>
          </w:r>
        </w:sdtContent>
      </w:sdt>
    </w:p>
    <w:p w14:paraId="627651D7" w14:textId="77777777" w:rsidR="006C40F8" w:rsidRPr="0030252A" w:rsidRDefault="006C40F8" w:rsidP="006C40F8">
      <w:pPr>
        <w:autoSpaceDE w:val="0"/>
        <w:autoSpaceDN w:val="0"/>
        <w:bidi/>
        <w:adjustRightInd w:val="0"/>
        <w:spacing w:after="0" w:line="240" w:lineRule="auto"/>
        <w:jc w:val="right"/>
        <w:rPr>
          <w:rFonts w:cs="Times New Roman"/>
          <w:b/>
          <w:bCs/>
          <w:szCs w:val="24"/>
          <w:rtl/>
          <w:lang w:bidi="fa-IR"/>
        </w:rPr>
      </w:pPr>
    </w:p>
    <w:tbl>
      <w:tblPr>
        <w:tblStyle w:val="PlainTable4"/>
        <w:tblW w:w="0" w:type="auto"/>
        <w:jc w:val="center"/>
        <w:tblLook w:val="04A0" w:firstRow="1" w:lastRow="0" w:firstColumn="1" w:lastColumn="0" w:noHBand="0" w:noVBand="1"/>
      </w:tblPr>
      <w:tblGrid>
        <w:gridCol w:w="1475"/>
        <w:gridCol w:w="2977"/>
        <w:gridCol w:w="1810"/>
        <w:gridCol w:w="455"/>
      </w:tblGrid>
      <w:tr w:rsidR="008357E3" w:rsidRPr="0030252A" w14:paraId="4811265A" w14:textId="526878F2" w:rsidTr="004A5DB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</w:tcPr>
          <w:p w14:paraId="702E84C9" w14:textId="6C666E12" w:rsidR="00106851" w:rsidRPr="0030252A" w:rsidRDefault="00106851" w:rsidP="008D70B2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2977" w:type="dxa"/>
          </w:tcPr>
          <w:p w14:paraId="43A91180" w14:textId="39D5807E" w:rsidR="00106851" w:rsidRPr="007231F3" w:rsidRDefault="00106851" w:rsidP="00106851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Name</w:t>
            </w:r>
          </w:p>
        </w:tc>
        <w:tc>
          <w:tcPr>
            <w:tcW w:w="1810" w:type="dxa"/>
          </w:tcPr>
          <w:p w14:paraId="1E4F7BAB" w14:textId="1066EF90" w:rsidR="00106851" w:rsidRPr="007231F3" w:rsidRDefault="00106851" w:rsidP="00106851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Academic Rank</w:t>
            </w:r>
          </w:p>
        </w:tc>
        <w:tc>
          <w:tcPr>
            <w:tcW w:w="455" w:type="dxa"/>
          </w:tcPr>
          <w:p w14:paraId="0CF4B0D0" w14:textId="6900221C" w:rsidR="00106851" w:rsidRPr="007231F3" w:rsidRDefault="00106851" w:rsidP="00106851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2"/>
                <w:szCs w:val="20"/>
              </w:rPr>
            </w:pPr>
          </w:p>
        </w:tc>
      </w:tr>
      <w:tr w:rsidR="008357E3" w:rsidRPr="0030252A" w14:paraId="274595BF" w14:textId="18ADBBAD" w:rsidTr="004A5D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</w:tcPr>
          <w:p w14:paraId="11E09F82" w14:textId="77777777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Supervisor(s)</w:t>
            </w:r>
          </w:p>
          <w:p w14:paraId="54F93624" w14:textId="0B92C6BE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</w:tcPr>
          <w:p w14:paraId="779EEF0C" w14:textId="70C5B2C8" w:rsidR="00106851" w:rsidRPr="0030252A" w:rsidRDefault="0087254F" w:rsidP="00106851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</w:rPr>
              <w:t>Nasser</w:t>
            </w:r>
            <w:r w:rsidR="00B018C3">
              <w:rPr>
                <w:rFonts w:cs="Times New Roman"/>
              </w:rPr>
              <w:t xml:space="preserve"> Salimifard</w:t>
            </w:r>
          </w:p>
        </w:tc>
        <w:tc>
          <w:tcPr>
            <w:tcW w:w="1810" w:type="dxa"/>
          </w:tcPr>
          <w:p w14:paraId="6A174C2D" w14:textId="7F22D8D8" w:rsidR="00106851" w:rsidRPr="0030252A" w:rsidRDefault="00B018C3" w:rsidP="00106851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</w:rPr>
              <w:t>Ass. Professor</w:t>
            </w:r>
          </w:p>
        </w:tc>
        <w:tc>
          <w:tcPr>
            <w:tcW w:w="455" w:type="dxa"/>
          </w:tcPr>
          <w:p w14:paraId="5C05A906" w14:textId="1AF6825D" w:rsidR="00106851" w:rsidRPr="0030252A" w:rsidRDefault="00106851" w:rsidP="00106851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8357E3" w:rsidRPr="0030252A" w14:paraId="12D4CEDA" w14:textId="530AB2C8" w:rsidTr="004A5DB3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</w:tcPr>
          <w:p w14:paraId="338E99ED" w14:textId="387F8FBE" w:rsidR="00106851" w:rsidRPr="007231F3" w:rsidRDefault="00106851" w:rsidP="00106851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</w:tcPr>
          <w:p w14:paraId="00B3F543" w14:textId="6A201F1D" w:rsidR="00106851" w:rsidRPr="0030252A" w:rsidRDefault="00B018C3" w:rsidP="00106851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Emr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emir</w:t>
            </w:r>
            <w:r w:rsidR="0087254F">
              <w:rPr>
                <w:rFonts w:cs="Times New Roman"/>
              </w:rPr>
              <w:t>an</w:t>
            </w:r>
            <w:proofErr w:type="spellEnd"/>
          </w:p>
        </w:tc>
        <w:tc>
          <w:tcPr>
            <w:tcW w:w="1810" w:type="dxa"/>
          </w:tcPr>
          <w:p w14:paraId="6CC75DD5" w14:textId="4F5981D7" w:rsidR="00106851" w:rsidRPr="0030252A" w:rsidRDefault="00B018C3" w:rsidP="00106851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sc</w:t>
            </w:r>
            <w:proofErr w:type="spellEnd"/>
            <w:r>
              <w:rPr>
                <w:rFonts w:cs="Times New Roman"/>
              </w:rPr>
              <w:t>. Professor</w:t>
            </w:r>
          </w:p>
        </w:tc>
        <w:tc>
          <w:tcPr>
            <w:tcW w:w="455" w:type="dxa"/>
          </w:tcPr>
          <w:p w14:paraId="5C7977A0" w14:textId="2A2C5244" w:rsidR="00106851" w:rsidRPr="0030252A" w:rsidRDefault="00106851" w:rsidP="00106851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</w:tr>
      <w:tr w:rsidR="008357E3" w:rsidRPr="0030252A" w14:paraId="3F2F8539" w14:textId="51900566" w:rsidTr="004A5D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</w:tcPr>
          <w:p w14:paraId="1DBB482F" w14:textId="77777777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Advisor(s)</w:t>
            </w:r>
          </w:p>
          <w:p w14:paraId="09104DED" w14:textId="7FDE9CA8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</w:tcPr>
          <w:p w14:paraId="518A3C13" w14:textId="049F67D2" w:rsidR="00B018C3" w:rsidRPr="0030252A" w:rsidRDefault="0087254F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</w:rPr>
              <w:t>Frank</w:t>
            </w:r>
            <w:r w:rsidR="00B018C3">
              <w:rPr>
                <w:rFonts w:cs="Times New Roman"/>
              </w:rPr>
              <w:t xml:space="preserve"> Chausalett</w:t>
            </w:r>
          </w:p>
        </w:tc>
        <w:tc>
          <w:tcPr>
            <w:tcW w:w="1810" w:type="dxa"/>
          </w:tcPr>
          <w:p w14:paraId="4FD5D4AD" w14:textId="34A0E478" w:rsidR="00B018C3" w:rsidRPr="0030252A" w:rsidRDefault="00B018C3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455" w:type="dxa"/>
          </w:tcPr>
          <w:p w14:paraId="1D2BFF6F" w14:textId="7DF3F708" w:rsidR="00B018C3" w:rsidRPr="0030252A" w:rsidRDefault="00B018C3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</w:p>
        </w:tc>
      </w:tr>
      <w:tr w:rsidR="008357E3" w:rsidRPr="0030252A" w14:paraId="31DF09E8" w14:textId="7C68474E" w:rsidTr="004A5DB3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</w:tcPr>
          <w:p w14:paraId="1D16B579" w14:textId="7F883FEE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</w:tcPr>
          <w:p w14:paraId="0B3CADAA" w14:textId="28816F3F" w:rsidR="00B018C3" w:rsidRPr="0030252A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Amirhossein </w:t>
            </w:r>
            <w:proofErr w:type="spellStart"/>
            <w:r>
              <w:rPr>
                <w:rFonts w:cs="Times New Roman"/>
                <w:szCs w:val="24"/>
              </w:rPr>
              <w:t>Gandom</w:t>
            </w:r>
            <w:r w:rsidR="0087254F">
              <w:rPr>
                <w:rFonts w:cs="Times New Roman"/>
                <w:szCs w:val="24"/>
              </w:rPr>
              <w:t>zar</w:t>
            </w:r>
            <w:proofErr w:type="spellEnd"/>
          </w:p>
        </w:tc>
        <w:tc>
          <w:tcPr>
            <w:tcW w:w="1810" w:type="dxa"/>
          </w:tcPr>
          <w:p w14:paraId="2FF1D3DB" w14:textId="034A86C1" w:rsidR="00B018C3" w:rsidRPr="0030252A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455" w:type="dxa"/>
          </w:tcPr>
          <w:p w14:paraId="478478EA" w14:textId="1358F887" w:rsidR="00B018C3" w:rsidRPr="0030252A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</w:p>
        </w:tc>
      </w:tr>
      <w:tr w:rsidR="008357E3" w:rsidRPr="0030252A" w14:paraId="36321DD3" w14:textId="77777777" w:rsidTr="004A5D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</w:tcPr>
          <w:p w14:paraId="64CCBD0B" w14:textId="77777777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  <w:r w:rsidRPr="007231F3">
              <w:rPr>
                <w:rFonts w:cs="Times New Roman"/>
                <w:sz w:val="22"/>
                <w:szCs w:val="20"/>
              </w:rPr>
              <w:t>Referees</w:t>
            </w:r>
          </w:p>
          <w:p w14:paraId="28965B44" w14:textId="3DB8D951" w:rsidR="00B018C3" w:rsidRPr="007231F3" w:rsidRDefault="00B018C3" w:rsidP="00B018C3">
            <w:pPr>
              <w:spacing w:after="0" w:line="240" w:lineRule="auto"/>
              <w:jc w:val="right"/>
              <w:rPr>
                <w:rFonts w:cs="Times New Roman"/>
                <w:sz w:val="22"/>
                <w:szCs w:val="20"/>
              </w:rPr>
            </w:pPr>
          </w:p>
        </w:tc>
        <w:tc>
          <w:tcPr>
            <w:tcW w:w="2977" w:type="dxa"/>
          </w:tcPr>
          <w:p w14:paraId="2B38119A" w14:textId="3B01B418" w:rsidR="00B018C3" w:rsidRPr="0030252A" w:rsidRDefault="00B018C3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Babak </w:t>
            </w:r>
            <w:proofErr w:type="spellStart"/>
            <w:r>
              <w:rPr>
                <w:rFonts w:cs="Times New Roman"/>
                <w:szCs w:val="24"/>
              </w:rPr>
              <w:t>Sohrabi</w:t>
            </w:r>
            <w:r w:rsidR="007231F3">
              <w:rPr>
                <w:rFonts w:cs="Times New Roman"/>
                <w:szCs w:val="24"/>
              </w:rPr>
              <w:t>an</w:t>
            </w:r>
            <w:proofErr w:type="spellEnd"/>
          </w:p>
        </w:tc>
        <w:tc>
          <w:tcPr>
            <w:tcW w:w="1810" w:type="dxa"/>
          </w:tcPr>
          <w:p w14:paraId="210808E1" w14:textId="757A9C4F" w:rsidR="00B018C3" w:rsidRPr="0030252A" w:rsidRDefault="00B018C3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rofessor</w:t>
            </w:r>
          </w:p>
        </w:tc>
        <w:tc>
          <w:tcPr>
            <w:tcW w:w="455" w:type="dxa"/>
          </w:tcPr>
          <w:p w14:paraId="4C49619A" w14:textId="41976B67" w:rsidR="00B018C3" w:rsidRDefault="00B018C3" w:rsidP="00B018C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</w:p>
        </w:tc>
      </w:tr>
      <w:tr w:rsidR="008357E3" w:rsidRPr="0030252A" w14:paraId="6E30695A" w14:textId="77777777" w:rsidTr="004A5DB3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</w:tcPr>
          <w:p w14:paraId="60E14271" w14:textId="222C6AA9" w:rsidR="00B018C3" w:rsidRDefault="00B018C3" w:rsidP="00B018C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2977" w:type="dxa"/>
          </w:tcPr>
          <w:p w14:paraId="3CBEE61B" w14:textId="234C290A" w:rsidR="00B018C3" w:rsidRPr="0030252A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Ahmad </w:t>
            </w:r>
            <w:proofErr w:type="spellStart"/>
            <w:r>
              <w:rPr>
                <w:rFonts w:cs="Times New Roman"/>
                <w:szCs w:val="24"/>
              </w:rPr>
              <w:t>Ghorbanpour</w:t>
            </w:r>
            <w:r w:rsidR="007231F3">
              <w:rPr>
                <w:rFonts w:cs="Times New Roman"/>
                <w:szCs w:val="24"/>
              </w:rPr>
              <w:t>an</w:t>
            </w:r>
            <w:proofErr w:type="spellEnd"/>
          </w:p>
        </w:tc>
        <w:tc>
          <w:tcPr>
            <w:tcW w:w="1810" w:type="dxa"/>
          </w:tcPr>
          <w:p w14:paraId="028E79B9" w14:textId="78177A9C" w:rsidR="00B018C3" w:rsidRPr="0030252A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Ass. Professor</w:t>
            </w:r>
          </w:p>
        </w:tc>
        <w:tc>
          <w:tcPr>
            <w:tcW w:w="455" w:type="dxa"/>
          </w:tcPr>
          <w:p w14:paraId="2EE04E81" w14:textId="57430804" w:rsidR="00B018C3" w:rsidRDefault="00B018C3" w:rsidP="00B018C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</w:rPr>
            </w:pPr>
          </w:p>
        </w:tc>
      </w:tr>
    </w:tbl>
    <w:p w14:paraId="2B9BE3F2" w14:textId="793C1E40" w:rsidR="00315A30" w:rsidRPr="0030252A" w:rsidRDefault="00106851" w:rsidP="00106851">
      <w:pPr>
        <w:spacing w:before="240" w:after="0" w:line="240" w:lineRule="auto"/>
        <w:jc w:val="center"/>
        <w:rPr>
          <w:rFonts w:cs="Times New Roman"/>
          <w:szCs w:val="24"/>
        </w:rPr>
        <w:sectPr w:rsidR="00315A30" w:rsidRPr="0030252A" w:rsidSect="001108D3">
          <w:footerReference w:type="default" r:id="rId10"/>
          <w:pgSz w:w="12240" w:h="15840"/>
          <w:pgMar w:top="1701" w:right="1701" w:bottom="1701" w:left="1701" w:header="709" w:footer="709" w:gutter="0"/>
          <w:pgNumType w:fmt="upperRoman" w:start="1"/>
          <w:cols w:space="708"/>
          <w:docGrid w:linePitch="360"/>
        </w:sectPr>
      </w:pPr>
      <w:r>
        <w:rPr>
          <w:rFonts w:cs="Times New Roman"/>
          <w:szCs w:val="24"/>
        </w:rPr>
        <w:t xml:space="preserve">September </w:t>
      </w:r>
      <w:r w:rsidR="00DA2CF0">
        <w:rPr>
          <w:rFonts w:cs="Times New Roman"/>
          <w:szCs w:val="24"/>
        </w:rPr>
        <w:t xml:space="preserve">23, </w:t>
      </w:r>
      <w:r>
        <w:rPr>
          <w:rFonts w:cs="Times New Roman"/>
          <w:szCs w:val="24"/>
        </w:rPr>
        <w:t>2020</w:t>
      </w:r>
    </w:p>
    <w:p w14:paraId="25C398F8" w14:textId="40D54500" w:rsidR="006C40F8" w:rsidRPr="002428D1" w:rsidRDefault="00106851" w:rsidP="002428D1">
      <w:pPr>
        <w:pStyle w:val="SectionTitle"/>
      </w:pPr>
      <w:bookmarkStart w:id="1" w:name="_Toc53142400"/>
      <w:r>
        <w:lastRenderedPageBreak/>
        <w:t>D</w:t>
      </w:r>
      <w:r w:rsidR="002428D1" w:rsidRPr="002428D1">
        <w:t>edication</w:t>
      </w:r>
      <w:bookmarkEnd w:id="1"/>
    </w:p>
    <w:p w14:paraId="16CC12FC" w14:textId="66376101" w:rsidR="000C22C0" w:rsidRDefault="008D70B2" w:rsidP="003C0C7A">
      <w:pPr>
        <w:pStyle w:val="DedicationText"/>
      </w:pPr>
      <w:r w:rsidRPr="008F6177">
        <w:t>Pro</w:t>
      </w:r>
      <w:r w:rsidR="003C0C7A">
        <w:t xml:space="preserve">udly, I dedicate this thesis to </w:t>
      </w:r>
    </w:p>
    <w:p w14:paraId="4E5C95C3" w14:textId="77777777" w:rsidR="003C0C7A" w:rsidRDefault="003C0C7A" w:rsidP="003C0C7A">
      <w:pPr>
        <w:pStyle w:val="DedicationText"/>
        <w:rPr>
          <w:sz w:val="28"/>
        </w:rPr>
        <w:sectPr w:rsidR="003C0C7A" w:rsidSect="00E632B4">
          <w:headerReference w:type="default" r:id="rId11"/>
          <w:footerReference w:type="default" r:id="rId12"/>
          <w:pgSz w:w="12240" w:h="15840"/>
          <w:pgMar w:top="1701" w:right="1701" w:bottom="1701" w:left="1701" w:header="709" w:footer="709" w:gutter="0"/>
          <w:pgNumType w:fmt="lowerRoman" w:start="1"/>
          <w:cols w:space="708"/>
          <w:docGrid w:linePitch="360"/>
        </w:sectPr>
      </w:pPr>
    </w:p>
    <w:p w14:paraId="1E5E2345" w14:textId="6CEB4030" w:rsidR="006C40F8" w:rsidRPr="003C0C7A" w:rsidRDefault="006C40F8" w:rsidP="002428D1">
      <w:pPr>
        <w:pStyle w:val="SectionTitle"/>
        <w:bidi/>
        <w:rPr>
          <w:rFonts w:asciiTheme="minorHAnsi" w:hAnsiTheme="minorHAnsi"/>
          <w:lang w:bidi="fa-IR"/>
        </w:rPr>
      </w:pPr>
      <w:bookmarkStart w:id="2" w:name="_Toc53142401"/>
      <w:r w:rsidRPr="002428D1">
        <w:lastRenderedPageBreak/>
        <w:t>Acknowledgments</w:t>
      </w:r>
      <w:bookmarkEnd w:id="2"/>
    </w:p>
    <w:p w14:paraId="166F3112" w14:textId="5E57D976" w:rsidR="006C40F8" w:rsidRPr="0030252A" w:rsidRDefault="008F6177" w:rsidP="00DA2CF0">
      <w:pPr>
        <w:pStyle w:val="ThesisNormalText"/>
        <w:rPr>
          <w:rFonts w:eastAsia="B Nazanin"/>
          <w:rtl/>
          <w:lang w:bidi="fa-IR"/>
        </w:rPr>
      </w:pPr>
      <w:r>
        <w:t>Here you can write your acknowledgement, normally you acknowledge all people who helped you in doing this thesis.</w:t>
      </w:r>
    </w:p>
    <w:p w14:paraId="42BA44B3" w14:textId="77777777" w:rsidR="006C40F8" w:rsidRPr="0030252A" w:rsidRDefault="006C40F8" w:rsidP="006C40F8">
      <w:pPr>
        <w:tabs>
          <w:tab w:val="left" w:pos="7553"/>
        </w:tabs>
        <w:bidi/>
        <w:spacing w:after="0" w:line="240" w:lineRule="auto"/>
        <w:jc w:val="center"/>
        <w:rPr>
          <w:rFonts w:eastAsia="B Nazanin" w:cs="Times New Roman"/>
          <w:sz w:val="28"/>
          <w:szCs w:val="28"/>
          <w:rtl/>
          <w:lang w:bidi="fa-IR"/>
        </w:rPr>
      </w:pPr>
    </w:p>
    <w:p w14:paraId="7EEA539A" w14:textId="77777777" w:rsidR="006C40F8" w:rsidRPr="0030252A" w:rsidRDefault="006C40F8" w:rsidP="006C40F8">
      <w:pPr>
        <w:tabs>
          <w:tab w:val="left" w:pos="7553"/>
        </w:tabs>
        <w:bidi/>
        <w:spacing w:after="0" w:line="240" w:lineRule="auto"/>
        <w:jc w:val="center"/>
        <w:rPr>
          <w:rFonts w:eastAsia="B Nazanin" w:cs="Times New Roman"/>
          <w:sz w:val="28"/>
          <w:szCs w:val="28"/>
          <w:rtl/>
          <w:lang w:bidi="fa-IR"/>
        </w:rPr>
      </w:pPr>
    </w:p>
    <w:p w14:paraId="7E962D35" w14:textId="77777777" w:rsidR="006C40F8" w:rsidRPr="0030252A" w:rsidRDefault="006C40F8" w:rsidP="006C40F8">
      <w:pPr>
        <w:rPr>
          <w:rFonts w:eastAsia="B Nazanin" w:cs="Times New Roman"/>
          <w:sz w:val="28"/>
          <w:szCs w:val="28"/>
          <w:rtl/>
          <w:lang w:bidi="fa-IR"/>
        </w:rPr>
      </w:pPr>
    </w:p>
    <w:p w14:paraId="62514A9B" w14:textId="77777777" w:rsidR="006C40F8" w:rsidRPr="0030252A" w:rsidRDefault="006C40F8" w:rsidP="006C40F8">
      <w:pPr>
        <w:rPr>
          <w:rFonts w:eastAsia="B Nazanin" w:cs="Times New Roman"/>
          <w:sz w:val="28"/>
          <w:szCs w:val="28"/>
          <w:rtl/>
          <w:lang w:bidi="fa-IR"/>
        </w:rPr>
        <w:sectPr w:rsidR="006C40F8" w:rsidRPr="0030252A" w:rsidSect="00CD03F9">
          <w:pgSz w:w="12240" w:h="15840"/>
          <w:pgMar w:top="1701" w:right="1701" w:bottom="1701" w:left="1701" w:header="709" w:footer="709" w:gutter="0"/>
          <w:pgNumType w:fmt="lowerRoman"/>
          <w:cols w:space="708"/>
          <w:docGrid w:linePitch="360"/>
        </w:sectPr>
      </w:pPr>
    </w:p>
    <w:p w14:paraId="2B552A29" w14:textId="6CAC88B1" w:rsidR="006C40F8" w:rsidRPr="0030252A" w:rsidRDefault="004D244E" w:rsidP="008D70B2">
      <w:pPr>
        <w:pStyle w:val="SectionTitle"/>
        <w:rPr>
          <w:sz w:val="24"/>
          <w:szCs w:val="24"/>
        </w:rPr>
      </w:pPr>
      <w:bookmarkStart w:id="3" w:name="_Toc53142402"/>
      <w:r w:rsidRPr="0030252A">
        <w:lastRenderedPageBreak/>
        <w:t>A</w:t>
      </w:r>
      <w:r w:rsidR="006C40F8" w:rsidRPr="0030252A">
        <w:t>bstract</w:t>
      </w:r>
      <w:bookmarkEnd w:id="3"/>
    </w:p>
    <w:p w14:paraId="1332D074" w14:textId="35EC3836" w:rsidR="006C40F8" w:rsidRDefault="001108D3" w:rsidP="001108D3">
      <w:pPr>
        <w:pStyle w:val="EnglishAbstractText"/>
      </w:pPr>
      <w:r>
        <w:t>Objective:</w:t>
      </w:r>
    </w:p>
    <w:p w14:paraId="4235329A" w14:textId="27662BCA" w:rsidR="001108D3" w:rsidRDefault="001108D3" w:rsidP="001108D3">
      <w:pPr>
        <w:pStyle w:val="EnglishAbstractText"/>
      </w:pPr>
      <w:r>
        <w:t>Methods:</w:t>
      </w:r>
    </w:p>
    <w:p w14:paraId="15AAAD84" w14:textId="0FA94692" w:rsidR="001108D3" w:rsidRDefault="001108D3" w:rsidP="001108D3">
      <w:pPr>
        <w:pStyle w:val="EnglishAbstractText"/>
      </w:pPr>
      <w:r>
        <w:t>Results:</w:t>
      </w:r>
    </w:p>
    <w:p w14:paraId="6C050236" w14:textId="5A018400" w:rsidR="001108D3" w:rsidRPr="001108D3" w:rsidRDefault="001108D3" w:rsidP="001108D3">
      <w:pPr>
        <w:pStyle w:val="EnglishAbstractText"/>
      </w:pPr>
      <w:r>
        <w:t>Conclusion:</w:t>
      </w:r>
    </w:p>
    <w:p w14:paraId="346B9BA3" w14:textId="6975E815" w:rsidR="006C40F8" w:rsidRDefault="006C40F8" w:rsidP="008F6177">
      <w:pPr>
        <w:pStyle w:val="EnglishKeywords"/>
      </w:pPr>
      <w:r w:rsidRPr="0030252A">
        <w:rPr>
          <w:b/>
        </w:rPr>
        <w:t>Key words</w:t>
      </w:r>
      <w:r w:rsidR="008F6177">
        <w:t xml:space="preserve">: keyword, keyword2, … up to </w:t>
      </w:r>
      <w:r w:rsidR="00CE20A3" w:rsidRPr="0030252A">
        <w:t>7 words</w:t>
      </w:r>
      <w:r w:rsidR="008F6177">
        <w:t xml:space="preserve"> (no less than 5)</w:t>
      </w:r>
    </w:p>
    <w:p w14:paraId="3D89E696" w14:textId="77777777" w:rsidR="001108D3" w:rsidRDefault="001108D3" w:rsidP="001108D3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  <w:sectPr w:rsidR="001108D3" w:rsidSect="00CD03F9">
          <w:footerReference w:type="default" r:id="rId13"/>
          <w:pgSz w:w="12240" w:h="15840"/>
          <w:pgMar w:top="1701" w:right="1701" w:bottom="1701" w:left="1701" w:header="709" w:footer="709" w:gutter="0"/>
          <w:pgNumType w:fmt="lowerRoman"/>
          <w:cols w:space="708"/>
          <w:docGrid w:linePitch="360"/>
        </w:sectPr>
      </w:pPr>
    </w:p>
    <w:p w14:paraId="478D9B7F" w14:textId="71E7749D" w:rsidR="006C40F8" w:rsidRPr="0030252A" w:rsidRDefault="006C40F8" w:rsidP="001108D3">
      <w:pPr>
        <w:pStyle w:val="SectionTitle"/>
      </w:pPr>
      <w:bookmarkStart w:id="4" w:name="_Toc53142403"/>
      <w:r w:rsidRPr="0030252A">
        <w:lastRenderedPageBreak/>
        <w:t>Table of Contents</w:t>
      </w:r>
      <w:bookmarkEnd w:id="4"/>
    </w:p>
    <w:p w14:paraId="3C868E74" w14:textId="6AC53A9F" w:rsidR="007231F3" w:rsidRDefault="002428D1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r>
        <w:rPr>
          <w:rFonts w:ascii="Times New Roman" w:hAnsi="Times New Roman"/>
          <w:b/>
          <w:bCs/>
          <w:sz w:val="28"/>
          <w:szCs w:val="28"/>
        </w:rPr>
        <w:fldChar w:fldCharType="begin"/>
      </w:r>
      <w:r>
        <w:rPr>
          <w:rFonts w:ascii="Times New Roman" w:hAnsi="Times New Roman"/>
          <w:b/>
          <w:bCs/>
          <w:sz w:val="28"/>
          <w:szCs w:val="28"/>
        </w:rPr>
        <w:instrText xml:space="preserve"> TOC \o "1-4" \h \z \u </w:instrText>
      </w:r>
      <w:r>
        <w:rPr>
          <w:rFonts w:ascii="Times New Roman" w:hAnsi="Times New Roman"/>
          <w:b/>
          <w:bCs/>
          <w:sz w:val="28"/>
          <w:szCs w:val="28"/>
        </w:rPr>
        <w:fldChar w:fldCharType="separate"/>
      </w:r>
      <w:hyperlink w:anchor="_Toc53142399" w:history="1">
        <w:r w:rsidR="007231F3" w:rsidRPr="00266973">
          <w:rPr>
            <w:rStyle w:val="Hyperlink"/>
            <w:noProof/>
          </w:rPr>
          <w:t>Declar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39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</w:t>
        </w:r>
        <w:r w:rsidR="007231F3">
          <w:rPr>
            <w:noProof/>
            <w:webHidden/>
          </w:rPr>
          <w:fldChar w:fldCharType="end"/>
        </w:r>
      </w:hyperlink>
    </w:p>
    <w:p w14:paraId="1113C77E" w14:textId="45F0E9DE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0" w:history="1">
        <w:r w:rsidR="007231F3" w:rsidRPr="00266973">
          <w:rPr>
            <w:rStyle w:val="Hyperlink"/>
            <w:noProof/>
          </w:rPr>
          <w:t>Dedic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</w:t>
        </w:r>
        <w:r w:rsidR="007231F3">
          <w:rPr>
            <w:noProof/>
            <w:webHidden/>
          </w:rPr>
          <w:fldChar w:fldCharType="end"/>
        </w:r>
      </w:hyperlink>
    </w:p>
    <w:p w14:paraId="3ED8EDF6" w14:textId="1E768DB2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1" w:history="1">
        <w:r w:rsidR="007231F3" w:rsidRPr="00266973">
          <w:rPr>
            <w:rStyle w:val="Hyperlink"/>
            <w:noProof/>
          </w:rPr>
          <w:t>Acknowledgment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</w:t>
        </w:r>
        <w:r w:rsidR="007231F3">
          <w:rPr>
            <w:noProof/>
            <w:webHidden/>
          </w:rPr>
          <w:fldChar w:fldCharType="end"/>
        </w:r>
      </w:hyperlink>
    </w:p>
    <w:p w14:paraId="232DD142" w14:textId="3F78DE0B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2" w:history="1">
        <w:r w:rsidR="007231F3" w:rsidRPr="00266973">
          <w:rPr>
            <w:rStyle w:val="Hyperlink"/>
            <w:noProof/>
          </w:rPr>
          <w:t>Abstract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iii</w:t>
        </w:r>
        <w:r w:rsidR="007231F3">
          <w:rPr>
            <w:noProof/>
            <w:webHidden/>
          </w:rPr>
          <w:fldChar w:fldCharType="end"/>
        </w:r>
      </w:hyperlink>
    </w:p>
    <w:p w14:paraId="2FC1911E" w14:textId="20DD3C1C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3" w:history="1">
        <w:r w:rsidR="007231F3" w:rsidRPr="00266973">
          <w:rPr>
            <w:rStyle w:val="Hyperlink"/>
            <w:noProof/>
          </w:rPr>
          <w:t>Table of Content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</w:t>
        </w:r>
        <w:r w:rsidR="007231F3">
          <w:rPr>
            <w:noProof/>
            <w:webHidden/>
          </w:rPr>
          <w:fldChar w:fldCharType="end"/>
        </w:r>
      </w:hyperlink>
    </w:p>
    <w:p w14:paraId="2FE8F1F5" w14:textId="27F77436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4" w:history="1">
        <w:r w:rsidR="007231F3" w:rsidRPr="00266973">
          <w:rPr>
            <w:rStyle w:val="Hyperlink"/>
            <w:noProof/>
          </w:rPr>
          <w:t>Table of Figur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3</w:t>
        </w:r>
        <w:r w:rsidR="007231F3">
          <w:rPr>
            <w:noProof/>
            <w:webHidden/>
          </w:rPr>
          <w:fldChar w:fldCharType="end"/>
        </w:r>
      </w:hyperlink>
    </w:p>
    <w:p w14:paraId="1697177A" w14:textId="16F84770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5" w:history="1">
        <w:r w:rsidR="007231F3" w:rsidRPr="00266973">
          <w:rPr>
            <w:rStyle w:val="Hyperlink"/>
            <w:noProof/>
          </w:rPr>
          <w:t>List of Tabl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4</w:t>
        </w:r>
        <w:r w:rsidR="007231F3">
          <w:rPr>
            <w:noProof/>
            <w:webHidden/>
          </w:rPr>
          <w:fldChar w:fldCharType="end"/>
        </w:r>
      </w:hyperlink>
    </w:p>
    <w:p w14:paraId="3D6C6422" w14:textId="161EF9BA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6" w:history="1">
        <w:r w:rsidR="007231F3" w:rsidRPr="00266973">
          <w:rPr>
            <w:rStyle w:val="Hyperlink"/>
            <w:noProof/>
          </w:rPr>
          <w:t>Chapter 1: Introdu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024A4AC4" w14:textId="392A28F9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7" w:history="1">
        <w:r w:rsidR="007231F3" w:rsidRPr="00266973">
          <w:rPr>
            <w:rStyle w:val="Hyperlink"/>
            <w:noProof/>
          </w:rPr>
          <w:t>1.1. First title of the chapter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7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7722EF95" w14:textId="01E1D0B8" w:rsidR="007231F3" w:rsidRDefault="002D3632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8" w:history="1">
        <w:r w:rsidR="007231F3" w:rsidRPr="00266973">
          <w:rPr>
            <w:rStyle w:val="Hyperlink"/>
            <w:noProof/>
          </w:rPr>
          <w:t>1.1.1. The second level titl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8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124E11AF" w14:textId="5F4F5605" w:rsidR="007231F3" w:rsidRDefault="002D3632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09" w:history="1">
        <w:r w:rsidR="007231F3" w:rsidRPr="00266973">
          <w:rPr>
            <w:rStyle w:val="Hyperlink"/>
            <w:noProof/>
          </w:rPr>
          <w:t>1.1.2. Yet another second level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0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58091601" w14:textId="34926521" w:rsidR="007231F3" w:rsidRDefault="002D3632">
      <w:pPr>
        <w:pStyle w:val="TOC4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hyperlink w:anchor="_Toc53142410" w:history="1">
        <w:r w:rsidR="007231F3" w:rsidRPr="00266973">
          <w:rPr>
            <w:rStyle w:val="Hyperlink"/>
            <w:noProof/>
          </w:rPr>
          <w:t>1.1.2.1. This is a sub-sub-se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6F9DFD60" w14:textId="1A968009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1" w:history="1">
        <w:r w:rsidR="007231F3" w:rsidRPr="00266973">
          <w:rPr>
            <w:rStyle w:val="Hyperlink"/>
            <w:noProof/>
          </w:rPr>
          <w:t>1.2. References and cita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6</w:t>
        </w:r>
        <w:r w:rsidR="007231F3">
          <w:rPr>
            <w:noProof/>
            <w:webHidden/>
          </w:rPr>
          <w:fldChar w:fldCharType="end"/>
        </w:r>
      </w:hyperlink>
    </w:p>
    <w:p w14:paraId="1B0E43FD" w14:textId="4642A72D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2" w:history="1">
        <w:r w:rsidR="007231F3" w:rsidRPr="00266973">
          <w:rPr>
            <w:rStyle w:val="Hyperlink"/>
            <w:noProof/>
          </w:rPr>
          <w:t>Chapter 2: Literature Review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9</w:t>
        </w:r>
        <w:r w:rsidR="007231F3">
          <w:rPr>
            <w:noProof/>
            <w:webHidden/>
          </w:rPr>
          <w:fldChar w:fldCharType="end"/>
        </w:r>
      </w:hyperlink>
    </w:p>
    <w:p w14:paraId="0D52FAFC" w14:textId="5A1A12F0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3" w:history="1">
        <w:r w:rsidR="007231F3" w:rsidRPr="00266973">
          <w:rPr>
            <w:rStyle w:val="Hyperlink"/>
            <w:noProof/>
          </w:rPr>
          <w:t>2.1. The first layer titl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9</w:t>
        </w:r>
        <w:r w:rsidR="007231F3">
          <w:rPr>
            <w:noProof/>
            <w:webHidden/>
          </w:rPr>
          <w:fldChar w:fldCharType="end"/>
        </w:r>
      </w:hyperlink>
    </w:p>
    <w:p w14:paraId="43734042" w14:textId="381ADED5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4" w:history="1">
        <w:r w:rsidR="007231F3" w:rsidRPr="00266973">
          <w:rPr>
            <w:rStyle w:val="Hyperlink"/>
            <w:noProof/>
          </w:rPr>
          <w:t>Chapter 3: Methodology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1</w:t>
        </w:r>
        <w:r w:rsidR="007231F3">
          <w:rPr>
            <w:noProof/>
            <w:webHidden/>
          </w:rPr>
          <w:fldChar w:fldCharType="end"/>
        </w:r>
      </w:hyperlink>
    </w:p>
    <w:p w14:paraId="3774EBFC" w14:textId="49371E8F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5" w:history="1">
        <w:r w:rsidR="007231F3" w:rsidRPr="00266973">
          <w:rPr>
            <w:rStyle w:val="Hyperlink"/>
            <w:noProof/>
          </w:rPr>
          <w:t>3.1. Introduct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1</w:t>
        </w:r>
        <w:r w:rsidR="007231F3">
          <w:rPr>
            <w:noProof/>
            <w:webHidden/>
          </w:rPr>
          <w:fldChar w:fldCharType="end"/>
        </w:r>
      </w:hyperlink>
    </w:p>
    <w:p w14:paraId="1B8DEB61" w14:textId="1142D5F6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6" w:history="1">
        <w:r w:rsidR="007231F3" w:rsidRPr="00266973">
          <w:rPr>
            <w:rStyle w:val="Hyperlink"/>
            <w:noProof/>
          </w:rPr>
          <w:t>Chapter 4: Research Results and Finding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2E8BB0FF" w14:textId="1E7E40F8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7" w:history="1">
        <w:r w:rsidR="007231F3" w:rsidRPr="00266973">
          <w:rPr>
            <w:rStyle w:val="Hyperlink"/>
            <w:noProof/>
          </w:rPr>
          <w:t>4.1. Write the main heading her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7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4011E86D" w14:textId="1A1A576B" w:rsidR="007231F3" w:rsidRDefault="002D3632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8" w:history="1">
        <w:r w:rsidR="007231F3" w:rsidRPr="00266973">
          <w:rPr>
            <w:rStyle w:val="Hyperlink"/>
            <w:noProof/>
          </w:rPr>
          <w:t>4.1.1. Write the subheading here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8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3</w:t>
        </w:r>
        <w:r w:rsidR="007231F3">
          <w:rPr>
            <w:noProof/>
            <w:webHidden/>
          </w:rPr>
          <w:fldChar w:fldCharType="end"/>
        </w:r>
      </w:hyperlink>
    </w:p>
    <w:p w14:paraId="0A0E6382" w14:textId="4D8E8B75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19" w:history="1">
        <w:r w:rsidR="007231F3" w:rsidRPr="00266973">
          <w:rPr>
            <w:rStyle w:val="Hyperlink"/>
            <w:noProof/>
          </w:rPr>
          <w:t>Chapter 5: Conclusion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19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650C37C2" w14:textId="4E3A4192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0" w:history="1">
        <w:r w:rsidR="007231F3" w:rsidRPr="00266973">
          <w:rPr>
            <w:rStyle w:val="Hyperlink"/>
            <w:noProof/>
          </w:rPr>
          <w:t>5.1. Summary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0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20C3FCE6" w14:textId="308DD931" w:rsidR="007231F3" w:rsidRDefault="002D3632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1" w:history="1">
        <w:r w:rsidR="007231F3" w:rsidRPr="00266973">
          <w:rPr>
            <w:rStyle w:val="Hyperlink"/>
            <w:noProof/>
          </w:rPr>
          <w:t>5.2.1. Limitations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1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19C9BADB" w14:textId="5E161FC9" w:rsidR="007231F3" w:rsidRDefault="002D3632">
      <w:pPr>
        <w:pStyle w:val="TOC3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2" w:history="1">
        <w:r w:rsidR="007231F3" w:rsidRPr="00266973">
          <w:rPr>
            <w:rStyle w:val="Hyperlink"/>
            <w:noProof/>
          </w:rPr>
          <w:t>5.2.2. Contributions of the research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2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6B1218FB" w14:textId="6D104B9B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3" w:history="1">
        <w:r w:rsidR="007231F3" w:rsidRPr="00266973">
          <w:rPr>
            <w:rStyle w:val="Hyperlink"/>
            <w:noProof/>
          </w:rPr>
          <w:t>5.3. Suggestions to other researcher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3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30554295" w14:textId="3A365584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4" w:history="1">
        <w:r w:rsidR="007231F3" w:rsidRPr="00266973">
          <w:rPr>
            <w:rStyle w:val="Hyperlink"/>
            <w:noProof/>
          </w:rPr>
          <w:t>5.4. Suggestions for application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4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5</w:t>
        </w:r>
        <w:r w:rsidR="007231F3">
          <w:rPr>
            <w:noProof/>
            <w:webHidden/>
          </w:rPr>
          <w:fldChar w:fldCharType="end"/>
        </w:r>
      </w:hyperlink>
    </w:p>
    <w:p w14:paraId="51E80919" w14:textId="06834054" w:rsidR="007231F3" w:rsidRDefault="002D3632">
      <w:pPr>
        <w:pStyle w:val="TOC2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5" w:history="1">
        <w:r w:rsidR="007231F3" w:rsidRPr="00266973">
          <w:rPr>
            <w:rStyle w:val="Hyperlink"/>
            <w:noProof/>
          </w:rPr>
          <w:t>References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5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6</w:t>
        </w:r>
        <w:r w:rsidR="007231F3">
          <w:rPr>
            <w:noProof/>
            <w:webHidden/>
          </w:rPr>
          <w:fldChar w:fldCharType="end"/>
        </w:r>
      </w:hyperlink>
    </w:p>
    <w:p w14:paraId="4DB1DC0C" w14:textId="4417294C" w:rsidR="007231F3" w:rsidRDefault="002D3632">
      <w:pPr>
        <w:pStyle w:val="TOC1"/>
        <w:tabs>
          <w:tab w:val="right" w:leader="dot" w:pos="8828"/>
        </w:tabs>
        <w:rPr>
          <w:rFonts w:cstheme="minorBidi"/>
          <w:noProof/>
          <w:sz w:val="22"/>
          <w:lang w:bidi="fa-IR"/>
        </w:rPr>
      </w:pPr>
      <w:hyperlink w:anchor="_Toc53142426" w:history="1">
        <w:r w:rsidR="007231F3" w:rsidRPr="00266973">
          <w:rPr>
            <w:rStyle w:val="Hyperlink"/>
            <w:noProof/>
          </w:rPr>
          <w:t>Appendix 1</w:t>
        </w:r>
        <w:r w:rsidR="007231F3">
          <w:rPr>
            <w:noProof/>
            <w:webHidden/>
          </w:rPr>
          <w:tab/>
        </w:r>
        <w:r w:rsidR="007231F3">
          <w:rPr>
            <w:noProof/>
            <w:webHidden/>
          </w:rPr>
          <w:fldChar w:fldCharType="begin"/>
        </w:r>
        <w:r w:rsidR="007231F3">
          <w:rPr>
            <w:noProof/>
            <w:webHidden/>
          </w:rPr>
          <w:instrText xml:space="preserve"> PAGEREF _Toc53142426 \h </w:instrText>
        </w:r>
        <w:r w:rsidR="007231F3">
          <w:rPr>
            <w:noProof/>
            <w:webHidden/>
          </w:rPr>
        </w:r>
        <w:r w:rsidR="007231F3">
          <w:rPr>
            <w:noProof/>
            <w:webHidden/>
          </w:rPr>
          <w:fldChar w:fldCharType="separate"/>
        </w:r>
        <w:r w:rsidR="007231F3">
          <w:rPr>
            <w:noProof/>
            <w:webHidden/>
          </w:rPr>
          <w:t>19</w:t>
        </w:r>
        <w:r w:rsidR="007231F3">
          <w:rPr>
            <w:noProof/>
            <w:webHidden/>
          </w:rPr>
          <w:fldChar w:fldCharType="end"/>
        </w:r>
      </w:hyperlink>
    </w:p>
    <w:p w14:paraId="5A735C6C" w14:textId="7D4E3650" w:rsidR="003C0C7A" w:rsidRDefault="002428D1" w:rsidP="003C0C7A">
      <w:pPr>
        <w:spacing w:after="0" w:line="240" w:lineRule="auto"/>
        <w:jc w:val="center"/>
        <w:rPr>
          <w:rFonts w:cs="Times New Roman"/>
          <w:szCs w:val="24"/>
        </w:rPr>
        <w:sectPr w:rsidR="003C0C7A" w:rsidSect="008D70B2">
          <w:pgSz w:w="12240" w:h="15840"/>
          <w:pgMar w:top="1701" w:right="1701" w:bottom="1701" w:left="1701" w:header="709" w:footer="709" w:gutter="0"/>
          <w:pgNumType w:start="1"/>
          <w:cols w:space="708"/>
          <w:docGrid w:linePitch="360"/>
        </w:sectPr>
      </w:pPr>
      <w:r>
        <w:rPr>
          <w:rFonts w:cs="Times New Roman"/>
          <w:b/>
          <w:bCs/>
          <w:sz w:val="28"/>
          <w:szCs w:val="28"/>
        </w:rPr>
        <w:fldChar w:fldCharType="end"/>
      </w:r>
    </w:p>
    <w:p w14:paraId="1E932D15" w14:textId="5C91A640" w:rsidR="003C0C7A" w:rsidRDefault="003C0C7A" w:rsidP="003C0C7A">
      <w:pPr>
        <w:pStyle w:val="SectionTitle"/>
      </w:pPr>
      <w:bookmarkStart w:id="5" w:name="_Toc53142404"/>
      <w:r>
        <w:lastRenderedPageBreak/>
        <w:t>Table of Figures</w:t>
      </w:r>
      <w:bookmarkEnd w:id="5"/>
    </w:p>
    <w:p w14:paraId="18AF71CA" w14:textId="585F141B" w:rsidR="00CD03F9" w:rsidRDefault="008530E2">
      <w:pPr>
        <w:pStyle w:val="TableofFigur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TOC \h \z \c "Figure" </w:instrText>
      </w:r>
      <w:r>
        <w:rPr>
          <w:rFonts w:cs="Times New Roman"/>
          <w:szCs w:val="24"/>
        </w:rPr>
        <w:fldChar w:fldCharType="separate"/>
      </w:r>
      <w:hyperlink w:anchor="_Toc53130492" w:history="1">
        <w:r w:rsidR="00CD03F9" w:rsidRPr="004014F4">
          <w:rPr>
            <w:rStyle w:val="Hyperlink"/>
            <w:noProof/>
          </w:rPr>
          <w:t>Figure 1: the caption of the figure</w:t>
        </w:r>
        <w:r w:rsidR="00CD03F9">
          <w:rPr>
            <w:noProof/>
            <w:webHidden/>
          </w:rPr>
          <w:tab/>
        </w:r>
        <w:r w:rsidR="00CD03F9">
          <w:rPr>
            <w:rStyle w:val="Hyperlink"/>
            <w:noProof/>
            <w:rtl/>
          </w:rPr>
          <w:fldChar w:fldCharType="begin"/>
        </w:r>
        <w:r w:rsidR="00CD03F9">
          <w:rPr>
            <w:noProof/>
            <w:webHidden/>
          </w:rPr>
          <w:instrText xml:space="preserve"> PAGEREF _Toc53130492 \h </w:instrText>
        </w:r>
        <w:r w:rsidR="00CD03F9">
          <w:rPr>
            <w:rStyle w:val="Hyperlink"/>
            <w:noProof/>
            <w:rtl/>
          </w:rPr>
        </w:r>
        <w:r w:rsidR="00CD03F9">
          <w:rPr>
            <w:rStyle w:val="Hyperlink"/>
            <w:noProof/>
            <w:rtl/>
          </w:rPr>
          <w:fldChar w:fldCharType="separate"/>
        </w:r>
        <w:r w:rsidR="00CD03F9">
          <w:rPr>
            <w:noProof/>
            <w:webHidden/>
          </w:rPr>
          <w:t>9</w:t>
        </w:r>
        <w:r w:rsidR="00CD03F9">
          <w:rPr>
            <w:rStyle w:val="Hyperlink"/>
            <w:noProof/>
            <w:rtl/>
          </w:rPr>
          <w:fldChar w:fldCharType="end"/>
        </w:r>
      </w:hyperlink>
    </w:p>
    <w:p w14:paraId="17EF1E7D" w14:textId="062370EA" w:rsidR="003C0C7A" w:rsidRDefault="008530E2" w:rsidP="003C0C7A">
      <w:pPr>
        <w:spacing w:after="0" w:line="24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p w14:paraId="41BEB7E5" w14:textId="77777777" w:rsidR="003C0C7A" w:rsidRDefault="003C0C7A" w:rsidP="003C0C7A">
      <w:pPr>
        <w:spacing w:after="0" w:line="240" w:lineRule="auto"/>
        <w:jc w:val="center"/>
        <w:rPr>
          <w:rFonts w:cs="Times New Roman"/>
          <w:szCs w:val="24"/>
        </w:rPr>
        <w:sectPr w:rsidR="003C0C7A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506C48DF" w14:textId="6992D782" w:rsidR="003C0C7A" w:rsidRDefault="008530E2" w:rsidP="003C0C7A">
      <w:pPr>
        <w:pStyle w:val="SectionTitle"/>
      </w:pPr>
      <w:bookmarkStart w:id="6" w:name="_Toc53142405"/>
      <w:r>
        <w:lastRenderedPageBreak/>
        <w:t>List</w:t>
      </w:r>
      <w:r w:rsidR="003C0C7A">
        <w:t xml:space="preserve"> of Tables</w:t>
      </w:r>
      <w:bookmarkEnd w:id="6"/>
    </w:p>
    <w:p w14:paraId="73AE2E04" w14:textId="4CD1361A" w:rsidR="00CD03F9" w:rsidRDefault="008530E2">
      <w:pPr>
        <w:pStyle w:val="TableofFigur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lang w:bidi="fa-IR"/>
        </w:rPr>
      </w:pP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TOC \h \z \c "Table" </w:instrText>
      </w:r>
      <w:r>
        <w:rPr>
          <w:rFonts w:cs="Times New Roman"/>
          <w:szCs w:val="24"/>
        </w:rPr>
        <w:fldChar w:fldCharType="separate"/>
      </w:r>
      <w:hyperlink w:anchor="_Toc53130484" w:history="1">
        <w:r w:rsidR="00CD03F9" w:rsidRPr="00451CA1">
          <w:rPr>
            <w:rStyle w:val="Hyperlink"/>
            <w:noProof/>
          </w:rPr>
          <w:t>Table 1: the caption of the table.</w:t>
        </w:r>
        <w:r w:rsidR="00CD03F9">
          <w:rPr>
            <w:noProof/>
            <w:webHidden/>
          </w:rPr>
          <w:tab/>
        </w:r>
        <w:r w:rsidR="00CD03F9">
          <w:rPr>
            <w:rStyle w:val="Hyperlink"/>
            <w:noProof/>
            <w:rtl/>
          </w:rPr>
          <w:fldChar w:fldCharType="begin"/>
        </w:r>
        <w:r w:rsidR="00CD03F9">
          <w:rPr>
            <w:noProof/>
            <w:webHidden/>
          </w:rPr>
          <w:instrText xml:space="preserve"> PAGEREF _Toc53130484 \h </w:instrText>
        </w:r>
        <w:r w:rsidR="00CD03F9">
          <w:rPr>
            <w:rStyle w:val="Hyperlink"/>
            <w:noProof/>
            <w:rtl/>
          </w:rPr>
        </w:r>
        <w:r w:rsidR="00CD03F9">
          <w:rPr>
            <w:rStyle w:val="Hyperlink"/>
            <w:noProof/>
            <w:rtl/>
          </w:rPr>
          <w:fldChar w:fldCharType="separate"/>
        </w:r>
        <w:r w:rsidR="00CD03F9">
          <w:rPr>
            <w:noProof/>
            <w:webHidden/>
          </w:rPr>
          <w:t>9</w:t>
        </w:r>
        <w:r w:rsidR="00CD03F9">
          <w:rPr>
            <w:rStyle w:val="Hyperlink"/>
            <w:noProof/>
            <w:rtl/>
          </w:rPr>
          <w:fldChar w:fldCharType="end"/>
        </w:r>
      </w:hyperlink>
    </w:p>
    <w:p w14:paraId="1771A873" w14:textId="77777777" w:rsidR="00CE5598" w:rsidRDefault="008530E2" w:rsidP="003C0C7A">
      <w:pPr>
        <w:spacing w:after="0" w:line="240" w:lineRule="auto"/>
        <w:jc w:val="center"/>
        <w:rPr>
          <w:rFonts w:cs="Times New Roman"/>
          <w:szCs w:val="24"/>
        </w:rPr>
        <w:sectPr w:rsidR="00CE5598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cs="Times New Roman"/>
          <w:szCs w:val="24"/>
        </w:rPr>
        <w:fldChar w:fldCharType="end"/>
      </w:r>
    </w:p>
    <w:p w14:paraId="5921D13F" w14:textId="2CB50CE7" w:rsidR="006C40F8" w:rsidRPr="0030252A" w:rsidRDefault="006C40F8" w:rsidP="003C0C7A">
      <w:pPr>
        <w:spacing w:after="0" w:line="240" w:lineRule="auto"/>
        <w:rPr>
          <w:rFonts w:cs="Times New Roman"/>
          <w:szCs w:val="24"/>
        </w:rPr>
      </w:pPr>
      <w:r w:rsidRPr="0030252A">
        <w:rPr>
          <w:rFonts w:cs="Times New Roman"/>
          <w:szCs w:val="24"/>
        </w:rPr>
        <w:lastRenderedPageBreak/>
        <w:t xml:space="preserve">                      </w:t>
      </w:r>
    </w:p>
    <w:p w14:paraId="242874F6" w14:textId="7777777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</w:p>
    <w:p w14:paraId="3F1BD36A" w14:textId="77777777" w:rsidR="006C40F8" w:rsidRPr="0030252A" w:rsidRDefault="006C40F8" w:rsidP="006C40F8">
      <w:pPr>
        <w:spacing w:after="0" w:line="240" w:lineRule="auto"/>
        <w:jc w:val="center"/>
        <w:rPr>
          <w:rFonts w:cs="Times New Roman"/>
          <w:szCs w:val="24"/>
        </w:rPr>
      </w:pPr>
    </w:p>
    <w:p w14:paraId="5B86F45E" w14:textId="77777777" w:rsidR="00EA3851" w:rsidRDefault="006C40F8" w:rsidP="00F766C5">
      <w:pPr>
        <w:pStyle w:val="ChapterSection"/>
      </w:pPr>
      <w:r w:rsidRPr="002428D1">
        <w:t>Chapter</w:t>
      </w:r>
    </w:p>
    <w:p w14:paraId="0056AF39" w14:textId="5350BD9C" w:rsidR="002428D1" w:rsidRDefault="002428D1" w:rsidP="00F766C5">
      <w:pPr>
        <w:pStyle w:val="ChapterSection"/>
        <w:rPr>
          <w:lang w:bidi="fa-IR"/>
        </w:rPr>
        <w:sectPr w:rsidR="002428D1" w:rsidSect="00CD03F9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1</w:t>
      </w:r>
    </w:p>
    <w:p w14:paraId="19B506FF" w14:textId="7D442EE7" w:rsidR="002428D1" w:rsidRPr="002428D1" w:rsidRDefault="002428D1" w:rsidP="002428D1">
      <w:pPr>
        <w:pStyle w:val="ChapterTitle"/>
      </w:pPr>
      <w:bookmarkStart w:id="7" w:name="_Toc53142406"/>
      <w:r w:rsidRPr="002428D1">
        <w:lastRenderedPageBreak/>
        <w:t>Chapter 1: Introduction</w:t>
      </w:r>
      <w:bookmarkEnd w:id="7"/>
    </w:p>
    <w:p w14:paraId="0FDFC7CC" w14:textId="701C6314" w:rsidR="006C40F8" w:rsidRPr="0030252A" w:rsidRDefault="006C40F8" w:rsidP="002428D1">
      <w:pPr>
        <w:pStyle w:val="ChapterSectionTitle1"/>
        <w:rPr>
          <w:sz w:val="24"/>
          <w:lang w:bidi="fa-IR"/>
        </w:rPr>
      </w:pPr>
      <w:bookmarkStart w:id="8" w:name="_Toc53142407"/>
      <w:r w:rsidRPr="0030252A">
        <w:t xml:space="preserve">1.1. </w:t>
      </w:r>
      <w:r w:rsidR="002428D1">
        <w:t>First title of the chapter</w:t>
      </w:r>
      <w:bookmarkEnd w:id="8"/>
    </w:p>
    <w:p w14:paraId="375984F5" w14:textId="77777777" w:rsidR="00F766C5" w:rsidRDefault="002428D1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</w:t>
      </w:r>
      <w:r w:rsidR="00F766C5">
        <w:t>.</w:t>
      </w:r>
    </w:p>
    <w:p w14:paraId="286AF5FE" w14:textId="294EACA0" w:rsidR="00F766C5" w:rsidRDefault="00876B91" w:rsidP="00876B91">
      <w:pPr>
        <w:pStyle w:val="ChapterSectionTitle2"/>
      </w:pPr>
      <w:bookmarkStart w:id="9" w:name="_Toc53142408"/>
      <w:r>
        <w:t xml:space="preserve">1.1.1. </w:t>
      </w:r>
      <w:r w:rsidR="00F766C5">
        <w:t>The second level title</w:t>
      </w:r>
      <w:bookmarkEnd w:id="9"/>
    </w:p>
    <w:p w14:paraId="21C31B58" w14:textId="77777777" w:rsidR="00F766C5" w:rsidRDefault="00F766C5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15B24C46" w14:textId="0A4AC925" w:rsidR="002428D1" w:rsidRDefault="00876B91" w:rsidP="00876B91">
      <w:pPr>
        <w:pStyle w:val="ChapterSectionTitle2"/>
      </w:pPr>
      <w:bookmarkStart w:id="10" w:name="_Toc53142409"/>
      <w:r>
        <w:t xml:space="preserve">1.1.2. </w:t>
      </w:r>
      <w:r w:rsidR="00F766C5">
        <w:t>Yet another second level</w:t>
      </w:r>
      <w:bookmarkEnd w:id="10"/>
    </w:p>
    <w:p w14:paraId="0EDD2721" w14:textId="513B94DC" w:rsidR="00F766C5" w:rsidRDefault="00F766C5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75CA89D8" w14:textId="691B2603" w:rsidR="00876B91" w:rsidRDefault="00876B91" w:rsidP="00876B91">
      <w:pPr>
        <w:pStyle w:val="ChapterSectionTitle3"/>
      </w:pPr>
      <w:bookmarkStart w:id="11" w:name="_Toc53142410"/>
      <w:r>
        <w:t>1.1.2.1. This is a sub-sub-section</w:t>
      </w:r>
      <w:bookmarkEnd w:id="11"/>
    </w:p>
    <w:p w14:paraId="43BE8BD7" w14:textId="089FBCD2" w:rsidR="00876B91" w:rsidRDefault="00876B91" w:rsidP="00876B91">
      <w:pPr>
        <w:pStyle w:val="ThesisNormalText"/>
      </w:pPr>
      <w:r>
        <w:t>If you like, you may have the third level of texting. No further sub-section is allowed.</w:t>
      </w:r>
    </w:p>
    <w:p w14:paraId="731B7238" w14:textId="447DB922" w:rsidR="002553C6" w:rsidRDefault="002553C6" w:rsidP="00762053">
      <w:pPr>
        <w:pStyle w:val="ChapterSectionTitle1"/>
      </w:pPr>
      <w:bookmarkStart w:id="12" w:name="_Toc53142411"/>
      <w:r>
        <w:t xml:space="preserve">1.2. </w:t>
      </w:r>
      <w:r w:rsidR="00762053">
        <w:t>References</w:t>
      </w:r>
      <w:r>
        <w:t xml:space="preserve"> and citation</w:t>
      </w:r>
      <w:bookmarkEnd w:id="12"/>
    </w:p>
    <w:p w14:paraId="4ACA8196" w14:textId="6D5E253E" w:rsidR="002553C6" w:rsidRDefault="002553C6" w:rsidP="004F4CA9">
      <w:pPr>
        <w:pStyle w:val="ThesisNormalText"/>
      </w:pPr>
      <w:r>
        <w:t xml:space="preserve">It is an academic code of conduct to cite any resources you have </w:t>
      </w:r>
      <w:proofErr w:type="spellStart"/>
      <w:r>
        <w:t>ben</w:t>
      </w:r>
      <w:proofErr w:type="spellEnd"/>
      <w:r>
        <w:t xml:space="preserve"> using in your research. To do that, you could use professional citation tools such as Endnote </w:t>
      </w:r>
      <w:r w:rsidR="004F4CA9">
        <w:fldChar w:fldCharType="begin" w:fldLock="1"/>
      </w:r>
      <w:r w:rsidR="00762053">
        <w:instrText>ADDIN CSL_CITATION {"citationItems":[{"id":"ITEM-1","itemData":{"URL":"https://endnote.com/","author":[{"dropping-particle":"","family":"Mendeley","given":"","non-dropping-particle":"","parse-names":false,"suffix":""}],"container-title":"Endnote Citation Tool","id":"ITEM-1","issued":{"date-parts":[["2020"]]},"title":"Endnote","type":"webpage"},"uris":["http://www.mendeley.com/documents/?uuid=3be76995-6660-41a5-9a0b-fa8ee4a6d50c"]}],"mendeley":{"formattedCitation":"[1]","plainTextFormattedCitation":"[1]","previouslyFormattedCitation":"(Mendeley, 2020)"},"properties":{"noteIndex":0},"schema":"https://github.com/citation-style-language/schema/raw/master/csl-citation.json"}</w:instrText>
      </w:r>
      <w:r w:rsidR="004F4CA9">
        <w:fldChar w:fldCharType="separate"/>
      </w:r>
      <w:r w:rsidR="00762053" w:rsidRPr="00762053">
        <w:rPr>
          <w:noProof/>
        </w:rPr>
        <w:t>[1]</w:t>
      </w:r>
      <w:r w:rsidR="004F4CA9">
        <w:fldChar w:fldCharType="end"/>
      </w:r>
      <w:r w:rsidR="004F4CA9">
        <w:t xml:space="preserve"> </w:t>
      </w:r>
      <w:r>
        <w:t>and Mendel</w:t>
      </w:r>
      <w:r w:rsidR="004F4CA9">
        <w:t>e</w:t>
      </w:r>
      <w:r>
        <w:t>y</w:t>
      </w:r>
      <w:r w:rsidR="004F4CA9">
        <w:t xml:space="preserve"> </w:t>
      </w:r>
      <w:r w:rsidR="004F4CA9">
        <w:fldChar w:fldCharType="begin" w:fldLock="1"/>
      </w:r>
      <w:r w:rsidR="00762053">
        <w:instrText>ADDIN CSL_CITATION {"citationItems":[{"id":"ITEM-1","itemData":{"URL":"https://www.mendeley.com","id":"ITEM-1","issued":{"date-parts":[["2020"]]},"title":"Mendeley Citation Tool","type":"webpage"},"uris":["http://www.mendeley.com/documents/?uuid=a163dc43-4e44-4b6e-85fc-a12f46f4c74b"]}],"mendeley":{"formattedCitation":"[2]","plainTextFormattedCitation":"[2]","previouslyFormattedCitation":"(&lt;i&gt;Mendeley Citation Tool&lt;/i&gt;, 2020)"},"properties":{"noteIndex":0},"schema":"https://github.com/citation-style-language/schema/raw/master/csl-citation.json"}</w:instrText>
      </w:r>
      <w:r w:rsidR="004F4CA9">
        <w:fldChar w:fldCharType="separate"/>
      </w:r>
      <w:r w:rsidR="00762053" w:rsidRPr="00762053">
        <w:rPr>
          <w:noProof/>
        </w:rPr>
        <w:t>[2]</w:t>
      </w:r>
      <w:r w:rsidR="004F4CA9">
        <w:fldChar w:fldCharType="end"/>
      </w:r>
      <w:r>
        <w:t xml:space="preserve">. </w:t>
      </w:r>
      <w:proofErr w:type="gramStart"/>
      <w:r>
        <w:t>Also</w:t>
      </w:r>
      <w:proofErr w:type="gramEnd"/>
      <w:r>
        <w:t xml:space="preserve"> you could use the citation tool of the MS-Word under the References menu.</w:t>
      </w:r>
    </w:p>
    <w:p w14:paraId="4FC79C08" w14:textId="03E97A70" w:rsidR="00762053" w:rsidRDefault="00762053" w:rsidP="004F4CA9">
      <w:pPr>
        <w:pStyle w:val="ThesisNormalText"/>
      </w:pPr>
      <w:r>
        <w:t xml:space="preserve">It is a mandatory to use the citation style which is proposed by your department. By </w:t>
      </w:r>
      <w:proofErr w:type="gramStart"/>
      <w:r>
        <w:t>default</w:t>
      </w:r>
      <w:proofErr w:type="gramEnd"/>
      <w:r>
        <w:t xml:space="preserve"> the APA and IEEE are the two styles which are accepted by many departments. </w:t>
      </w:r>
    </w:p>
    <w:p w14:paraId="584CDBCE" w14:textId="77777777" w:rsidR="00F766C5" w:rsidRPr="0030252A" w:rsidRDefault="00F766C5" w:rsidP="00F766C5">
      <w:pPr>
        <w:spacing w:after="240"/>
      </w:pPr>
    </w:p>
    <w:p w14:paraId="7A2A4C9A" w14:textId="77777777" w:rsidR="001F34E2" w:rsidRDefault="002428D1" w:rsidP="001F34E2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</w:rPr>
        <w:sectPr w:rsidR="001F34E2" w:rsidSect="00CC0BD0">
          <w:headerReference w:type="default" r:id="rId14"/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noProof w:val="0"/>
          <w:sz w:val="24"/>
          <w:szCs w:val="24"/>
        </w:rPr>
        <w:lastRenderedPageBreak/>
        <w:t xml:space="preserve"> </w:t>
      </w:r>
    </w:p>
    <w:p w14:paraId="584D94AD" w14:textId="7436ECE0" w:rsidR="001F34E2" w:rsidRPr="001F34E2" w:rsidRDefault="001F34E2" w:rsidP="001F34E2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</w:rPr>
      </w:pPr>
    </w:p>
    <w:p w14:paraId="5012E0A8" w14:textId="1B011439" w:rsidR="006C40F8" w:rsidRDefault="001F34E2" w:rsidP="001F34E2">
      <w:pPr>
        <w:pStyle w:val="ChapterSection"/>
        <w:rPr>
          <w:rFonts w:eastAsia="B Nazanin"/>
          <w:sz w:val="96"/>
          <w:szCs w:val="96"/>
        </w:rPr>
      </w:pPr>
      <w:r>
        <w:t>Chapt</w:t>
      </w:r>
      <w:r>
        <w:rPr>
          <w:rFonts w:eastAsia="B Nazanin"/>
          <w:sz w:val="96"/>
          <w:szCs w:val="96"/>
        </w:rPr>
        <w:t>er</w:t>
      </w:r>
    </w:p>
    <w:p w14:paraId="11E542FF" w14:textId="77777777" w:rsidR="00B567C2" w:rsidRDefault="001F34E2" w:rsidP="001F34E2">
      <w:pPr>
        <w:pStyle w:val="ChapterSection"/>
        <w:sectPr w:rsidR="00B567C2" w:rsidSect="00CC0BD0">
          <w:footerReference w:type="default" r:id="rId15"/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eastAsia="B Nazanin"/>
          <w:sz w:val="96"/>
          <w:szCs w:val="96"/>
        </w:rPr>
        <w:t>2</w:t>
      </w:r>
    </w:p>
    <w:p w14:paraId="08D4ECF4" w14:textId="67F53B93" w:rsidR="000C3669" w:rsidRPr="002428D1" w:rsidRDefault="000C3669" w:rsidP="000C3669">
      <w:pPr>
        <w:pStyle w:val="ChapterTitle"/>
      </w:pPr>
      <w:bookmarkStart w:id="13" w:name="_Toc53142412"/>
      <w:r w:rsidRPr="002428D1">
        <w:lastRenderedPageBreak/>
        <w:t xml:space="preserve">Chapter </w:t>
      </w:r>
      <w:r>
        <w:t>2</w:t>
      </w:r>
      <w:r w:rsidRPr="002428D1">
        <w:t xml:space="preserve">: </w:t>
      </w:r>
      <w:r>
        <w:t>Literature Review</w:t>
      </w:r>
      <w:bookmarkEnd w:id="13"/>
    </w:p>
    <w:p w14:paraId="1AD8E0C2" w14:textId="6EA052D1" w:rsidR="006C40F8" w:rsidRDefault="001F34E2" w:rsidP="001F34E2">
      <w:pPr>
        <w:pStyle w:val="ChapterSectionTitle1"/>
      </w:pPr>
      <w:bookmarkStart w:id="14" w:name="_Toc53142413"/>
      <w:r>
        <w:t xml:space="preserve">2.1. </w:t>
      </w:r>
      <w:r w:rsidR="00A1397A">
        <w:t>The</w:t>
      </w:r>
      <w:r>
        <w:t xml:space="preserve"> first layer title</w:t>
      </w:r>
      <w:bookmarkEnd w:id="14"/>
    </w:p>
    <w:p w14:paraId="046A8F9C" w14:textId="77777777" w:rsidR="001F34E2" w:rsidRDefault="001F34E2" w:rsidP="00876B91">
      <w:pPr>
        <w:pStyle w:val="ThesisNormalText"/>
      </w:pPr>
      <w:r>
        <w:t>Thesis normal text Thesis normal text</w:t>
      </w:r>
      <w:r w:rsidRPr="002428D1">
        <w:t xml:space="preserve"> </w:t>
      </w:r>
      <w:r>
        <w:t>Thesis normal text Thesis normal text Thesis normal text Thesis normal text Thesis normal text Thesis normal text Thesis normal text Thesis normal text.</w:t>
      </w:r>
    </w:p>
    <w:p w14:paraId="67B389D7" w14:textId="33785A3B" w:rsidR="001F34E2" w:rsidRDefault="001F34E2" w:rsidP="00876B91">
      <w:pPr>
        <w:pStyle w:val="ThesisNormalText"/>
      </w:pPr>
      <w:r>
        <w:t>You can draw a table using the Insert &gt; Table menu.</w:t>
      </w:r>
      <w:r w:rsidR="00257B61">
        <w:t xml:space="preserve"> Then you can refer to </w:t>
      </w:r>
      <w:r w:rsidR="00257B61">
        <w:fldChar w:fldCharType="begin"/>
      </w:r>
      <w:r w:rsidR="00257B61">
        <w:instrText xml:space="preserve"> REF _Ref53094133 \h </w:instrText>
      </w:r>
      <w:r w:rsidR="00876B91">
        <w:instrText xml:space="preserve"> \* MERGEFORMAT </w:instrText>
      </w:r>
      <w:r w:rsidR="00257B61">
        <w:fldChar w:fldCharType="separate"/>
      </w:r>
      <w:r w:rsidR="00257B61">
        <w:t xml:space="preserve">Table </w:t>
      </w:r>
      <w:r w:rsidR="00257B61">
        <w:rPr>
          <w:noProof/>
        </w:rPr>
        <w:t>1</w:t>
      </w:r>
      <w:r w:rsidR="00257B61">
        <w:fldChar w:fldCharType="end"/>
      </w:r>
      <w:r w:rsidR="00257B61">
        <w:t xml:space="preserve"> using Reference &gt; Table &gt; only label and number option.</w:t>
      </w:r>
      <w:r w:rsidR="00257B61">
        <w:tab/>
      </w:r>
    </w:p>
    <w:p w14:paraId="3B246D1A" w14:textId="19384754" w:rsidR="001F34E2" w:rsidRDefault="00257B61" w:rsidP="00257B61">
      <w:pPr>
        <w:pStyle w:val="TableCaption"/>
      </w:pPr>
      <w:bookmarkStart w:id="15" w:name="_Ref53094133"/>
      <w:bookmarkStart w:id="16" w:name="_Toc53130484"/>
      <w:r>
        <w:t xml:space="preserve">Table </w:t>
      </w:r>
      <w:r w:rsidR="002D3632">
        <w:fldChar w:fldCharType="begin"/>
      </w:r>
      <w:r w:rsidR="002D3632">
        <w:instrText xml:space="preserve"> SEQ Table \* ARABIC </w:instrText>
      </w:r>
      <w:r w:rsidR="002D3632">
        <w:fldChar w:fldCharType="separate"/>
      </w:r>
      <w:r>
        <w:rPr>
          <w:noProof/>
        </w:rPr>
        <w:t>1</w:t>
      </w:r>
      <w:r w:rsidR="002D3632">
        <w:rPr>
          <w:noProof/>
        </w:rPr>
        <w:fldChar w:fldCharType="end"/>
      </w:r>
      <w:bookmarkEnd w:id="15"/>
      <w:r>
        <w:t>: the caption of the table.</w:t>
      </w:r>
      <w:bookmarkEnd w:id="1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39"/>
        <w:gridCol w:w="1139"/>
        <w:gridCol w:w="1139"/>
        <w:gridCol w:w="1139"/>
        <w:gridCol w:w="1139"/>
      </w:tblGrid>
      <w:tr w:rsidR="001F34E2" w14:paraId="16F6AFFB" w14:textId="77777777" w:rsidTr="00B567C2">
        <w:trPr>
          <w:jc w:val="center"/>
        </w:trPr>
        <w:tc>
          <w:tcPr>
            <w:tcW w:w="0" w:type="auto"/>
          </w:tcPr>
          <w:p w14:paraId="2D97F05C" w14:textId="7F46CFCB" w:rsidR="001F34E2" w:rsidRDefault="001F34E2" w:rsidP="00257B61">
            <w:pPr>
              <w:pStyle w:val="TableColumnTitle"/>
            </w:pPr>
            <w:r>
              <w:t>Column 1</w:t>
            </w:r>
          </w:p>
        </w:tc>
        <w:tc>
          <w:tcPr>
            <w:tcW w:w="0" w:type="auto"/>
          </w:tcPr>
          <w:p w14:paraId="38ECB48B" w14:textId="1E8BC4D2" w:rsidR="001F34E2" w:rsidRDefault="001F34E2" w:rsidP="00257B61">
            <w:pPr>
              <w:pStyle w:val="TableColumnTitle"/>
            </w:pPr>
            <w:r>
              <w:t>Column 2</w:t>
            </w:r>
          </w:p>
        </w:tc>
        <w:tc>
          <w:tcPr>
            <w:tcW w:w="0" w:type="auto"/>
          </w:tcPr>
          <w:p w14:paraId="6BD6F808" w14:textId="450DD5EF" w:rsidR="001F34E2" w:rsidRDefault="001F34E2" w:rsidP="00257B61">
            <w:pPr>
              <w:pStyle w:val="TableColumnTitle"/>
            </w:pPr>
            <w:r>
              <w:t>Column 3</w:t>
            </w:r>
          </w:p>
        </w:tc>
        <w:tc>
          <w:tcPr>
            <w:tcW w:w="0" w:type="auto"/>
          </w:tcPr>
          <w:p w14:paraId="30F64C4F" w14:textId="5398C44C" w:rsidR="001F34E2" w:rsidRDefault="001F34E2" w:rsidP="00257B61">
            <w:pPr>
              <w:pStyle w:val="TableColumnTitle"/>
            </w:pPr>
            <w:r>
              <w:t>Column 4</w:t>
            </w:r>
          </w:p>
        </w:tc>
        <w:tc>
          <w:tcPr>
            <w:tcW w:w="0" w:type="auto"/>
          </w:tcPr>
          <w:p w14:paraId="73DA40D9" w14:textId="39EC5A5E" w:rsidR="001F34E2" w:rsidRDefault="001F34E2" w:rsidP="00257B61">
            <w:pPr>
              <w:pStyle w:val="TableColumnTitle"/>
            </w:pPr>
            <w:r>
              <w:t>Column 5</w:t>
            </w:r>
          </w:p>
        </w:tc>
      </w:tr>
      <w:tr w:rsidR="001F34E2" w14:paraId="6AB63088" w14:textId="77777777" w:rsidTr="00B567C2">
        <w:trPr>
          <w:jc w:val="center"/>
        </w:trPr>
        <w:tc>
          <w:tcPr>
            <w:tcW w:w="0" w:type="auto"/>
          </w:tcPr>
          <w:p w14:paraId="10CA006F" w14:textId="226FE21A" w:rsidR="001F34E2" w:rsidRDefault="00257B61" w:rsidP="001F34E2">
            <w:pPr>
              <w:pStyle w:val="TableText"/>
            </w:pPr>
            <w:r>
              <w:t>text</w:t>
            </w:r>
          </w:p>
        </w:tc>
        <w:tc>
          <w:tcPr>
            <w:tcW w:w="0" w:type="auto"/>
          </w:tcPr>
          <w:p w14:paraId="307F6A68" w14:textId="6B7D675A" w:rsidR="001F34E2" w:rsidRDefault="00257B61" w:rsidP="001F34E2">
            <w:pPr>
              <w:pStyle w:val="TableText"/>
            </w:pPr>
            <w:r>
              <w:t>2.50</w:t>
            </w:r>
          </w:p>
        </w:tc>
        <w:tc>
          <w:tcPr>
            <w:tcW w:w="0" w:type="auto"/>
          </w:tcPr>
          <w:p w14:paraId="2321E795" w14:textId="770356F1" w:rsidR="001F34E2" w:rsidRDefault="00257B61" w:rsidP="001F34E2">
            <w:pPr>
              <w:pStyle w:val="TableText"/>
            </w:pPr>
            <w:r>
              <w:t>Iran</w:t>
            </w:r>
          </w:p>
        </w:tc>
        <w:tc>
          <w:tcPr>
            <w:tcW w:w="0" w:type="auto"/>
          </w:tcPr>
          <w:p w14:paraId="66BE03C3" w14:textId="1EB18323" w:rsidR="001F34E2" w:rsidRDefault="00257B61" w:rsidP="001F34E2">
            <w:pPr>
              <w:pStyle w:val="TableText"/>
            </w:pPr>
            <w:r>
              <w:t>0.234</w:t>
            </w:r>
          </w:p>
        </w:tc>
        <w:tc>
          <w:tcPr>
            <w:tcW w:w="0" w:type="auto"/>
          </w:tcPr>
          <w:p w14:paraId="22A3385E" w14:textId="10FC0F9A" w:rsidR="001F34E2" w:rsidRDefault="00257B61" w:rsidP="001F34E2">
            <w:pPr>
              <w:pStyle w:val="TableText"/>
            </w:pPr>
            <w:r>
              <w:t>12</w:t>
            </w:r>
          </w:p>
        </w:tc>
      </w:tr>
      <w:tr w:rsidR="001F34E2" w14:paraId="38356F5A" w14:textId="77777777" w:rsidTr="00B567C2">
        <w:trPr>
          <w:jc w:val="center"/>
        </w:trPr>
        <w:tc>
          <w:tcPr>
            <w:tcW w:w="0" w:type="auto"/>
          </w:tcPr>
          <w:p w14:paraId="6A70CF0F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04C463BF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7D333C12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31948CC1" w14:textId="77777777" w:rsidR="001F34E2" w:rsidRDefault="001F34E2" w:rsidP="001F34E2">
            <w:pPr>
              <w:pStyle w:val="TableText"/>
            </w:pPr>
          </w:p>
        </w:tc>
        <w:tc>
          <w:tcPr>
            <w:tcW w:w="0" w:type="auto"/>
          </w:tcPr>
          <w:p w14:paraId="2AE898AA" w14:textId="77777777" w:rsidR="001F34E2" w:rsidRDefault="001F34E2" w:rsidP="001F34E2">
            <w:pPr>
              <w:pStyle w:val="TableText"/>
            </w:pPr>
          </w:p>
        </w:tc>
      </w:tr>
    </w:tbl>
    <w:p w14:paraId="15172625" w14:textId="77777777" w:rsidR="001F34E2" w:rsidRDefault="001F34E2" w:rsidP="006C40F8">
      <w:pPr>
        <w:spacing w:after="0" w:line="240" w:lineRule="auto"/>
        <w:rPr>
          <w:rFonts w:cs="Times New Roman"/>
          <w:szCs w:val="24"/>
        </w:rPr>
      </w:pPr>
    </w:p>
    <w:p w14:paraId="579CF4B6" w14:textId="77777777" w:rsidR="001F34E2" w:rsidRDefault="001F34E2" w:rsidP="006C40F8">
      <w:pPr>
        <w:spacing w:after="0" w:line="240" w:lineRule="auto"/>
        <w:rPr>
          <w:rFonts w:cs="Times New Roman"/>
          <w:szCs w:val="24"/>
        </w:rPr>
      </w:pPr>
    </w:p>
    <w:p w14:paraId="7967A5D4" w14:textId="498825E5" w:rsidR="001F34E2" w:rsidRDefault="008530E2" w:rsidP="00876B91">
      <w:pPr>
        <w:pStyle w:val="ThesisNormalText"/>
      </w:pPr>
      <w:r>
        <w:t xml:space="preserve">If it is required, you can add figures or any image to the text. To make it nice and attractive, </w:t>
      </w:r>
      <w:r w:rsidR="006A49B6">
        <w:t xml:space="preserve">make it centered justified, and </w:t>
      </w:r>
      <w:r>
        <w:t xml:space="preserve">use a </w:t>
      </w:r>
      <w:proofErr w:type="gramStart"/>
      <w:r>
        <w:t>high resolution</w:t>
      </w:r>
      <w:proofErr w:type="gramEnd"/>
      <w:r>
        <w:t xml:space="preserve"> image. Any image must have a caption as it is shown</w:t>
      </w:r>
      <w:r w:rsidR="006A49B6">
        <w:t xml:space="preserve"> in </w:t>
      </w:r>
      <w:r w:rsidR="006A49B6">
        <w:fldChar w:fldCharType="begin"/>
      </w:r>
      <w:r w:rsidR="006A49B6">
        <w:instrText xml:space="preserve"> REF _Ref53126523 \h </w:instrText>
      </w:r>
      <w:r w:rsidR="006A49B6">
        <w:fldChar w:fldCharType="separate"/>
      </w:r>
      <w:r w:rsidR="006A49B6">
        <w:t xml:space="preserve">Figure </w:t>
      </w:r>
      <w:r w:rsidR="006A49B6">
        <w:rPr>
          <w:noProof/>
        </w:rPr>
        <w:t>1</w:t>
      </w:r>
      <w:r w:rsidR="006A49B6">
        <w:fldChar w:fldCharType="end"/>
      </w:r>
      <w:r w:rsidR="006A49B6">
        <w:t>.</w:t>
      </w:r>
    </w:p>
    <w:p w14:paraId="4DF9F3A8" w14:textId="1E49B1BD" w:rsidR="006A49B6" w:rsidRDefault="006A49B6" w:rsidP="006A49B6">
      <w:pPr>
        <w:pStyle w:val="ThesisNormalText"/>
        <w:jc w:val="center"/>
      </w:pPr>
      <w:r>
        <w:rPr>
          <w:noProof/>
          <w:lang w:bidi="fa-IR"/>
        </w:rPr>
        <w:drawing>
          <wp:inline distT="0" distB="0" distL="0" distR="0" wp14:anchorId="0C3456A9" wp14:editId="19E6CD9E">
            <wp:extent cx="2772162" cy="16480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argo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2162" cy="164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428F4" w14:textId="0E3B7652" w:rsidR="008530E2" w:rsidRDefault="006A49B6" w:rsidP="006A49B6">
      <w:pPr>
        <w:pStyle w:val="FigureCaption"/>
      </w:pPr>
      <w:bookmarkStart w:id="17" w:name="_Ref53126523"/>
      <w:bookmarkStart w:id="18" w:name="_Toc53130492"/>
      <w:r>
        <w:t xml:space="preserve">Figure </w:t>
      </w:r>
      <w:r w:rsidR="002D3632">
        <w:fldChar w:fldCharType="begin"/>
      </w:r>
      <w:r w:rsidR="002D3632">
        <w:instrText xml:space="preserve"> SEQ Figure \* ARABIC </w:instrText>
      </w:r>
      <w:r w:rsidR="002D3632">
        <w:fldChar w:fldCharType="separate"/>
      </w:r>
      <w:r>
        <w:rPr>
          <w:noProof/>
        </w:rPr>
        <w:t>1</w:t>
      </w:r>
      <w:r w:rsidR="002D3632">
        <w:rPr>
          <w:noProof/>
        </w:rPr>
        <w:fldChar w:fldCharType="end"/>
      </w:r>
      <w:bookmarkEnd w:id="17"/>
      <w:r>
        <w:t>: the caption of the figure</w:t>
      </w:r>
      <w:bookmarkEnd w:id="18"/>
    </w:p>
    <w:p w14:paraId="03B1D366" w14:textId="77777777" w:rsidR="006A49B6" w:rsidRDefault="006A49B6" w:rsidP="008530E2">
      <w:pPr>
        <w:pStyle w:val="ThesisNormalText"/>
      </w:pPr>
    </w:p>
    <w:p w14:paraId="2BAC85AE" w14:textId="43C86215" w:rsidR="006C40F8" w:rsidRPr="0030252A" w:rsidRDefault="006C40F8" w:rsidP="006A49B6">
      <w:pPr>
        <w:pStyle w:val="ThesisNormalText"/>
        <w:rPr>
          <w:rFonts w:eastAsia="Times New Roman"/>
          <w:noProof/>
        </w:rPr>
      </w:pPr>
      <w:r w:rsidRPr="0030252A">
        <w:br w:type="page"/>
      </w:r>
    </w:p>
    <w:p w14:paraId="22A48ECB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  <w:lang w:bidi="fa-IR"/>
        </w:rPr>
      </w:pPr>
    </w:p>
    <w:p w14:paraId="5D799460" w14:textId="77777777" w:rsidR="00CE7F8E" w:rsidRDefault="006C40F8" w:rsidP="00CE7F8E">
      <w:pPr>
        <w:pStyle w:val="ChapterSection"/>
      </w:pPr>
      <w:r w:rsidRPr="0030252A">
        <w:t>Chapter</w:t>
      </w:r>
    </w:p>
    <w:p w14:paraId="61CE99D9" w14:textId="77777777" w:rsidR="007621B0" w:rsidRDefault="007C78E3" w:rsidP="00CE7F8E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3</w:t>
      </w:r>
    </w:p>
    <w:p w14:paraId="26FCF82E" w14:textId="0F2EC90D" w:rsidR="00CE7F8E" w:rsidRPr="002428D1" w:rsidRDefault="007621B0" w:rsidP="007621B0">
      <w:pPr>
        <w:pStyle w:val="ChapterTitle"/>
      </w:pPr>
      <w:bookmarkStart w:id="19" w:name="_Toc53142414"/>
      <w:r>
        <w:lastRenderedPageBreak/>
        <w:t>C</w:t>
      </w:r>
      <w:r w:rsidR="00CE7F8E" w:rsidRPr="002428D1">
        <w:t xml:space="preserve">hapter </w:t>
      </w:r>
      <w:r w:rsidR="00CE7F8E">
        <w:t>3</w:t>
      </w:r>
      <w:r w:rsidR="00CE7F8E" w:rsidRPr="002428D1">
        <w:t xml:space="preserve">: </w:t>
      </w:r>
      <w:r>
        <w:t>Methodology</w:t>
      </w:r>
      <w:bookmarkEnd w:id="19"/>
    </w:p>
    <w:p w14:paraId="79A666C6" w14:textId="78C4403A" w:rsidR="006C40F8" w:rsidRDefault="007621B0" w:rsidP="007621B0">
      <w:pPr>
        <w:pStyle w:val="ChapterSectionTitle1"/>
      </w:pPr>
      <w:bookmarkStart w:id="20" w:name="_Toc53142415"/>
      <w:r>
        <w:t>3.1. Introduction</w:t>
      </w:r>
      <w:bookmarkEnd w:id="20"/>
    </w:p>
    <w:p w14:paraId="1BE0D7CD" w14:textId="49533A0D" w:rsidR="007621B0" w:rsidRPr="0030252A" w:rsidRDefault="007621B0" w:rsidP="007621B0">
      <w:pPr>
        <w:pStyle w:val="Subtitle"/>
        <w:pBdr>
          <w:top w:val="none" w:sz="0" w:space="0" w:color="auto"/>
        </w:pBdr>
        <w:bidi w:val="0"/>
        <w:ind w:left="38"/>
        <w:jc w:val="left"/>
        <w:rPr>
          <w:sz w:val="24"/>
          <w:szCs w:val="24"/>
        </w:rPr>
      </w:pPr>
      <w:r>
        <w:rPr>
          <w:sz w:val="24"/>
          <w:szCs w:val="24"/>
        </w:rPr>
        <w:t>Here is an introductory text to the methodology of the thesis.</w:t>
      </w:r>
    </w:p>
    <w:p w14:paraId="7FC1A706" w14:textId="77777777" w:rsidR="006C40F8" w:rsidRPr="0030252A" w:rsidRDefault="006C40F8" w:rsidP="006C40F8">
      <w:pPr>
        <w:spacing w:after="0" w:line="240" w:lineRule="auto"/>
        <w:rPr>
          <w:rFonts w:eastAsia="Times New Roman" w:cs="Times New Roman"/>
          <w:noProof/>
          <w:szCs w:val="24"/>
        </w:rPr>
      </w:pPr>
      <w:r w:rsidRPr="0030252A">
        <w:rPr>
          <w:rFonts w:cs="Times New Roman"/>
          <w:szCs w:val="24"/>
        </w:rPr>
        <w:br w:type="page"/>
      </w:r>
    </w:p>
    <w:p w14:paraId="5C955186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</w:rPr>
      </w:pPr>
    </w:p>
    <w:p w14:paraId="4E86DD17" w14:textId="77777777" w:rsidR="00D40E7A" w:rsidRDefault="006C40F8" w:rsidP="00D40E7A">
      <w:pPr>
        <w:pStyle w:val="ChapterSection"/>
      </w:pPr>
      <w:r w:rsidRPr="0030252A">
        <w:t>Chapter</w:t>
      </w:r>
    </w:p>
    <w:p w14:paraId="2E82ECD3" w14:textId="77777777" w:rsidR="007621B0" w:rsidRDefault="007C78E3" w:rsidP="00D40E7A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4</w:t>
      </w:r>
    </w:p>
    <w:p w14:paraId="3BE498AB" w14:textId="3BE5AE80" w:rsidR="00D40E7A" w:rsidRPr="002428D1" w:rsidRDefault="00D40E7A" w:rsidP="007621B0">
      <w:pPr>
        <w:pStyle w:val="ChapterTitle"/>
      </w:pPr>
      <w:bookmarkStart w:id="21" w:name="_Toc53142416"/>
      <w:r w:rsidRPr="002428D1">
        <w:lastRenderedPageBreak/>
        <w:t xml:space="preserve">Chapter </w:t>
      </w:r>
      <w:r>
        <w:t>4</w:t>
      </w:r>
      <w:r w:rsidRPr="002428D1">
        <w:t xml:space="preserve">: </w:t>
      </w:r>
      <w:r w:rsidR="007621B0">
        <w:t>Research Results and Findings</w:t>
      </w:r>
      <w:bookmarkEnd w:id="21"/>
    </w:p>
    <w:p w14:paraId="5D160434" w14:textId="27D48091" w:rsidR="006C40F8" w:rsidRPr="0030252A" w:rsidRDefault="006C40F8" w:rsidP="007621B0">
      <w:pPr>
        <w:pStyle w:val="ChapterSectionTitle1"/>
        <w:rPr>
          <w:sz w:val="24"/>
          <w:rtl/>
          <w:lang w:bidi="fa-IR"/>
        </w:rPr>
      </w:pPr>
      <w:bookmarkStart w:id="22" w:name="_Toc53142417"/>
      <w:r w:rsidRPr="0030252A">
        <w:t>4.1. Write the main heading here</w:t>
      </w:r>
      <w:bookmarkEnd w:id="22"/>
    </w:p>
    <w:p w14:paraId="30AC3222" w14:textId="77777777" w:rsidR="006C40F8" w:rsidRPr="0030252A" w:rsidRDefault="006C40F8" w:rsidP="00D40E7A">
      <w:pPr>
        <w:pStyle w:val="Subtitle"/>
        <w:pBdr>
          <w:top w:val="none" w:sz="0" w:space="0" w:color="auto"/>
        </w:pBdr>
        <w:bidi w:val="0"/>
        <w:ind w:left="38"/>
        <w:jc w:val="left"/>
        <w:rPr>
          <w:noProof w:val="0"/>
          <w:sz w:val="24"/>
          <w:szCs w:val="24"/>
          <w:lang w:bidi="fa-IR"/>
        </w:rPr>
      </w:pPr>
    </w:p>
    <w:p w14:paraId="590C03C3" w14:textId="77777777" w:rsidR="006C40F8" w:rsidRPr="0030252A" w:rsidRDefault="006C40F8" w:rsidP="007621B0">
      <w:pPr>
        <w:pStyle w:val="ThesisNormalText"/>
      </w:pPr>
      <w:r w:rsidRPr="0030252A">
        <w:t>…Write the text related to the main heading here…</w:t>
      </w:r>
    </w:p>
    <w:p w14:paraId="5EA4EE74" w14:textId="75FFE12E" w:rsidR="006C40F8" w:rsidRPr="0030252A" w:rsidRDefault="006C40F8" w:rsidP="007621B0">
      <w:pPr>
        <w:pStyle w:val="ChapterSectionTitle2"/>
        <w:rPr>
          <w:rtl/>
          <w:lang w:bidi="fa-IR"/>
        </w:rPr>
      </w:pPr>
      <w:bookmarkStart w:id="23" w:name="_Toc53142418"/>
      <w:r w:rsidRPr="0030252A">
        <w:t>4.1.1. Write the subheading here</w:t>
      </w:r>
      <w:bookmarkEnd w:id="23"/>
    </w:p>
    <w:p w14:paraId="1A5AD6DF" w14:textId="77777777" w:rsidR="006C40F8" w:rsidRPr="0030252A" w:rsidRDefault="006C40F8" w:rsidP="007621B0">
      <w:r w:rsidRPr="0030252A">
        <w:t>…Write the text related to the subheading here…</w:t>
      </w:r>
    </w:p>
    <w:p w14:paraId="29F1E6AE" w14:textId="77777777" w:rsidR="006C40F8" w:rsidRPr="0030252A" w:rsidRDefault="006C40F8" w:rsidP="00D40E7A">
      <w:pPr>
        <w:pStyle w:val="Subtitle"/>
        <w:pBdr>
          <w:top w:val="none" w:sz="0" w:space="0" w:color="auto"/>
        </w:pBdr>
        <w:bidi w:val="0"/>
        <w:ind w:left="38"/>
        <w:jc w:val="left"/>
        <w:rPr>
          <w:sz w:val="24"/>
          <w:szCs w:val="24"/>
        </w:rPr>
      </w:pPr>
    </w:p>
    <w:p w14:paraId="402B677E" w14:textId="77777777" w:rsidR="006C40F8" w:rsidRPr="0030252A" w:rsidRDefault="006C40F8" w:rsidP="006C40F8">
      <w:pPr>
        <w:spacing w:after="0" w:line="240" w:lineRule="auto"/>
        <w:rPr>
          <w:rFonts w:eastAsia="Times New Roman" w:cs="Times New Roman"/>
          <w:noProof/>
          <w:szCs w:val="24"/>
        </w:rPr>
      </w:pPr>
      <w:r w:rsidRPr="0030252A">
        <w:rPr>
          <w:rFonts w:cs="Times New Roman"/>
          <w:szCs w:val="24"/>
        </w:rPr>
        <w:br w:type="page"/>
      </w:r>
    </w:p>
    <w:p w14:paraId="73B9CD9D" w14:textId="77777777" w:rsidR="006C40F8" w:rsidRPr="0030252A" w:rsidRDefault="006C40F8" w:rsidP="006C40F8">
      <w:pPr>
        <w:bidi/>
        <w:spacing w:after="0"/>
        <w:jc w:val="center"/>
        <w:rPr>
          <w:rFonts w:eastAsia="B Nazanin" w:cs="Times New Roman"/>
          <w:b/>
          <w:bCs/>
          <w:sz w:val="92"/>
          <w:szCs w:val="92"/>
          <w:rtl/>
          <w:lang w:bidi="fa-IR"/>
        </w:rPr>
      </w:pPr>
    </w:p>
    <w:p w14:paraId="7334FF34" w14:textId="77777777" w:rsidR="00D40E7A" w:rsidRDefault="006C40F8" w:rsidP="00D40E7A">
      <w:pPr>
        <w:pStyle w:val="ChapterSection"/>
      </w:pPr>
      <w:r w:rsidRPr="0030252A">
        <w:t>Chapter</w:t>
      </w:r>
    </w:p>
    <w:p w14:paraId="40D11903" w14:textId="77777777" w:rsidR="007621B0" w:rsidRDefault="007C78E3" w:rsidP="00D40E7A">
      <w:pPr>
        <w:pStyle w:val="ChapterSection"/>
        <w:sectPr w:rsidR="007621B0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t>5</w:t>
      </w:r>
    </w:p>
    <w:p w14:paraId="7CA2704E" w14:textId="5983B23B" w:rsidR="00D40E7A" w:rsidRPr="002428D1" w:rsidRDefault="00D40E7A" w:rsidP="00D40E7A">
      <w:pPr>
        <w:pStyle w:val="ChapterTitle"/>
      </w:pPr>
      <w:bookmarkStart w:id="24" w:name="_Toc53142419"/>
      <w:r w:rsidRPr="002428D1">
        <w:lastRenderedPageBreak/>
        <w:t xml:space="preserve">Chapter </w:t>
      </w:r>
      <w:r>
        <w:t>5</w:t>
      </w:r>
      <w:r w:rsidRPr="002428D1">
        <w:t xml:space="preserve">: </w:t>
      </w:r>
      <w:r>
        <w:t>Conclusion</w:t>
      </w:r>
      <w:bookmarkEnd w:id="24"/>
    </w:p>
    <w:p w14:paraId="22694859" w14:textId="642CADA7" w:rsidR="006C40F8" w:rsidRPr="0030252A" w:rsidRDefault="006C40F8" w:rsidP="00B567C2">
      <w:pPr>
        <w:pStyle w:val="ChapterSectionTitle1"/>
        <w:rPr>
          <w:sz w:val="24"/>
          <w:rtl/>
          <w:lang w:bidi="fa-IR"/>
        </w:rPr>
      </w:pPr>
      <w:bookmarkStart w:id="25" w:name="_Toc53142420"/>
      <w:r w:rsidRPr="0030252A">
        <w:t xml:space="preserve">5.1. </w:t>
      </w:r>
      <w:r w:rsidR="00B567C2">
        <w:t>Summary of the research</w:t>
      </w:r>
      <w:bookmarkEnd w:id="25"/>
    </w:p>
    <w:p w14:paraId="4A9183CC" w14:textId="77777777" w:rsidR="006C40F8" w:rsidRPr="0030252A" w:rsidRDefault="006C40F8" w:rsidP="007621B0">
      <w:pPr>
        <w:pStyle w:val="ThesisNormalText"/>
      </w:pPr>
      <w:r w:rsidRPr="0030252A">
        <w:t>…Write the text related to the main heading here…</w:t>
      </w:r>
    </w:p>
    <w:p w14:paraId="4C10E534" w14:textId="7BE4A08B" w:rsidR="006C40F8" w:rsidRPr="0030252A" w:rsidRDefault="00B567C2" w:rsidP="002553C6">
      <w:pPr>
        <w:pStyle w:val="ChapterSectionTitle2"/>
        <w:rPr>
          <w:rtl/>
          <w:lang w:bidi="fa-IR"/>
        </w:rPr>
      </w:pPr>
      <w:bookmarkStart w:id="26" w:name="_Toc53142421"/>
      <w:r>
        <w:t>5.2.</w:t>
      </w:r>
      <w:r w:rsidR="002553C6">
        <w:t>1.</w:t>
      </w:r>
      <w:r w:rsidR="006C40F8" w:rsidRPr="0030252A">
        <w:t xml:space="preserve"> </w:t>
      </w:r>
      <w:r w:rsidR="002553C6">
        <w:t>Limitations of the research</w:t>
      </w:r>
      <w:bookmarkEnd w:id="26"/>
    </w:p>
    <w:p w14:paraId="11D63BC5" w14:textId="15824AB5" w:rsidR="006C40F8" w:rsidRDefault="006C40F8" w:rsidP="007621B0">
      <w:r w:rsidRPr="0030252A">
        <w:t>…Write the text related to the subheading here…</w:t>
      </w:r>
    </w:p>
    <w:p w14:paraId="4278C56A" w14:textId="6DF63846" w:rsidR="002553C6" w:rsidRDefault="002553C6" w:rsidP="002553C6">
      <w:pPr>
        <w:pStyle w:val="ChapterSectionTitle2"/>
      </w:pPr>
      <w:bookmarkStart w:id="27" w:name="_Toc53142422"/>
      <w:r>
        <w:t>5.2.2. Contributions of the research</w:t>
      </w:r>
      <w:bookmarkEnd w:id="27"/>
    </w:p>
    <w:p w14:paraId="19D9B56A" w14:textId="74FD9671" w:rsidR="002553C6" w:rsidRDefault="002553C6" w:rsidP="007621B0">
      <w:r>
        <w:t xml:space="preserve">Text </w:t>
      </w:r>
      <w:proofErr w:type="spellStart"/>
      <w:r>
        <w:t>text</w:t>
      </w:r>
      <w:proofErr w:type="spellEnd"/>
    </w:p>
    <w:p w14:paraId="45F6ED7E" w14:textId="7029ED38" w:rsidR="00B567C2" w:rsidRDefault="00B567C2" w:rsidP="002553C6">
      <w:pPr>
        <w:pStyle w:val="ChapterSectionTitle1"/>
      </w:pPr>
      <w:bookmarkStart w:id="28" w:name="_Toc53142423"/>
      <w:r>
        <w:t xml:space="preserve">5.3. </w:t>
      </w:r>
      <w:r w:rsidR="002553C6">
        <w:t>Suggestions to other researchers</w:t>
      </w:r>
      <w:bookmarkEnd w:id="28"/>
    </w:p>
    <w:p w14:paraId="44FE40EB" w14:textId="2D6464FF" w:rsidR="002553C6" w:rsidRDefault="002553C6" w:rsidP="002553C6">
      <w:r>
        <w:t xml:space="preserve">Text </w:t>
      </w:r>
      <w:proofErr w:type="spellStart"/>
      <w:r>
        <w:t>text</w:t>
      </w:r>
      <w:proofErr w:type="spellEnd"/>
      <w:r>
        <w:t xml:space="preserve"> </w:t>
      </w:r>
    </w:p>
    <w:p w14:paraId="7F836286" w14:textId="03E850B8" w:rsidR="002553C6" w:rsidRDefault="002553C6" w:rsidP="002553C6">
      <w:pPr>
        <w:pStyle w:val="ChapterSectionTitle1"/>
      </w:pPr>
      <w:bookmarkStart w:id="29" w:name="_Toc53142424"/>
      <w:r>
        <w:t>5.4. Suggestions for applications</w:t>
      </w:r>
      <w:bookmarkEnd w:id="29"/>
    </w:p>
    <w:p w14:paraId="10FF22A6" w14:textId="77777777" w:rsidR="002553C6" w:rsidRPr="0030252A" w:rsidRDefault="002553C6" w:rsidP="002553C6"/>
    <w:p w14:paraId="62BFA950" w14:textId="77777777" w:rsidR="006C40F8" w:rsidRPr="0030252A" w:rsidRDefault="006C40F8" w:rsidP="007621B0">
      <w:pPr>
        <w:rPr>
          <w:szCs w:val="24"/>
        </w:rPr>
      </w:pPr>
    </w:p>
    <w:p w14:paraId="3603E061" w14:textId="75173B8D" w:rsidR="006C40F8" w:rsidRPr="0030252A" w:rsidRDefault="006C40F8" w:rsidP="007621B0">
      <w:pPr>
        <w:rPr>
          <w:rFonts w:eastAsia="Times New Roman" w:cs="Times New Roman"/>
          <w:noProof/>
          <w:szCs w:val="24"/>
        </w:rPr>
      </w:pPr>
      <w:r w:rsidRPr="0030252A">
        <w:rPr>
          <w:rFonts w:eastAsia="B Nazanin" w:cs="Times New Roman"/>
          <w:b/>
          <w:bCs/>
          <w:sz w:val="96"/>
          <w:szCs w:val="96"/>
          <w:rtl/>
        </w:rPr>
        <w:br w:type="page"/>
      </w:r>
    </w:p>
    <w:p w14:paraId="47C9849B" w14:textId="2DCEB270" w:rsidR="006C40F8" w:rsidRPr="00D40E7A" w:rsidRDefault="00896306" w:rsidP="00D40E7A">
      <w:pPr>
        <w:pStyle w:val="ChapterSectionTitle1"/>
      </w:pPr>
      <w:bookmarkStart w:id="30" w:name="_Toc53142425"/>
      <w:r w:rsidRPr="00D40E7A">
        <w:lastRenderedPageBreak/>
        <w:t>References</w:t>
      </w:r>
      <w:bookmarkEnd w:id="30"/>
    </w:p>
    <w:p w14:paraId="272F02E3" w14:textId="5C0DEAD6" w:rsidR="00762053" w:rsidRPr="00762053" w:rsidRDefault="00762053" w:rsidP="00762053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62053">
        <w:rPr>
          <w:rFonts w:cs="Times New Roman"/>
          <w:noProof/>
          <w:szCs w:val="24"/>
        </w:rPr>
        <w:t>[1]</w:t>
      </w:r>
      <w:r w:rsidRPr="00762053">
        <w:rPr>
          <w:rFonts w:cs="Times New Roman"/>
          <w:noProof/>
          <w:szCs w:val="24"/>
        </w:rPr>
        <w:tab/>
        <w:t xml:space="preserve">Mendeley, “Endnote,” </w:t>
      </w:r>
      <w:r w:rsidRPr="00762053">
        <w:rPr>
          <w:rFonts w:cs="Times New Roman"/>
          <w:i/>
          <w:iCs/>
          <w:noProof/>
          <w:szCs w:val="24"/>
        </w:rPr>
        <w:t>Endnote Citation Tool</w:t>
      </w:r>
      <w:r w:rsidRPr="00762053">
        <w:rPr>
          <w:rFonts w:cs="Times New Roman"/>
          <w:noProof/>
          <w:szCs w:val="24"/>
        </w:rPr>
        <w:t>, 2020. [Online]. Available: https://endnote.com/.</w:t>
      </w:r>
    </w:p>
    <w:p w14:paraId="518E80DA" w14:textId="77777777" w:rsidR="00762053" w:rsidRPr="00762053" w:rsidRDefault="00762053" w:rsidP="00762053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762053">
        <w:rPr>
          <w:rFonts w:cs="Times New Roman"/>
          <w:noProof/>
          <w:szCs w:val="24"/>
        </w:rPr>
        <w:t>[2]</w:t>
      </w:r>
      <w:r w:rsidRPr="00762053">
        <w:rPr>
          <w:rFonts w:cs="Times New Roman"/>
          <w:noProof/>
          <w:szCs w:val="24"/>
        </w:rPr>
        <w:tab/>
        <w:t>“Mendeley Citation Tool,” 2020. [Online]. Available: https://www.mendeley.com.</w:t>
      </w:r>
    </w:p>
    <w:p w14:paraId="74476F9E" w14:textId="657B1C22" w:rsidR="006C40F8" w:rsidRPr="0030252A" w:rsidRDefault="00762053" w:rsidP="00762053">
      <w:pPr>
        <w:rPr>
          <w:rtl/>
        </w:rPr>
      </w:pPr>
      <w:r>
        <w:fldChar w:fldCharType="end"/>
      </w:r>
    </w:p>
    <w:p w14:paraId="73920505" w14:textId="77777777" w:rsidR="006C40F8" w:rsidRPr="0030252A" w:rsidRDefault="006C40F8" w:rsidP="007C78E3">
      <w:pPr>
        <w:spacing w:after="0"/>
        <w:jc w:val="center"/>
        <w:rPr>
          <w:rFonts w:eastAsia="B Nazanin" w:cs="Times New Roman"/>
          <w:b/>
          <w:bCs/>
          <w:sz w:val="92"/>
          <w:szCs w:val="92"/>
          <w:rtl/>
        </w:rPr>
      </w:pPr>
    </w:p>
    <w:p w14:paraId="75B1991A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FB9B5ED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5AFE3B4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736FC603" w14:textId="77777777" w:rsidR="00CF1DAD" w:rsidRPr="0030252A" w:rsidRDefault="00CF1DAD" w:rsidP="007C78E3">
      <w:pPr>
        <w:jc w:val="center"/>
        <w:rPr>
          <w:rFonts w:cs="Times New Roman"/>
          <w:b/>
          <w:bCs/>
          <w:sz w:val="100"/>
          <w:szCs w:val="100"/>
        </w:rPr>
      </w:pPr>
    </w:p>
    <w:p w14:paraId="190E406A" w14:textId="77777777" w:rsidR="00D40E7A" w:rsidRDefault="0030252A" w:rsidP="007C78E3">
      <w:pPr>
        <w:spacing w:after="160" w:line="259" w:lineRule="auto"/>
        <w:rPr>
          <w:rFonts w:cs="Times New Roman"/>
          <w:b/>
          <w:bCs/>
          <w:sz w:val="100"/>
          <w:szCs w:val="100"/>
        </w:rPr>
        <w:sectPr w:rsidR="00D40E7A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rPr>
          <w:rFonts w:cs="Times New Roman"/>
          <w:b/>
          <w:bCs/>
          <w:sz w:val="100"/>
          <w:szCs w:val="100"/>
        </w:rPr>
        <w:lastRenderedPageBreak/>
        <w:br w:type="page"/>
      </w:r>
    </w:p>
    <w:p w14:paraId="2F64602C" w14:textId="77777777" w:rsidR="00386FBF" w:rsidRDefault="007405AE" w:rsidP="005124A7">
      <w:pPr>
        <w:pStyle w:val="ChapterSection"/>
        <w:rPr>
          <w:rtl/>
        </w:rPr>
        <w:sectPr w:rsidR="00386FBF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  <w:r>
        <w:lastRenderedPageBreak/>
        <w:t>Appendices</w:t>
      </w:r>
    </w:p>
    <w:p w14:paraId="04F56F7F" w14:textId="6955DCC0" w:rsidR="006C40F8" w:rsidRDefault="007405AE" w:rsidP="007405AE">
      <w:pPr>
        <w:pStyle w:val="ChapterTitle"/>
      </w:pPr>
      <w:bookmarkStart w:id="31" w:name="_Toc53142426"/>
      <w:r>
        <w:lastRenderedPageBreak/>
        <w:t>Appendix 1</w:t>
      </w:r>
      <w:bookmarkEnd w:id="31"/>
    </w:p>
    <w:p w14:paraId="7CC1B084" w14:textId="77777777" w:rsidR="004E5A9E" w:rsidRDefault="00386FBF" w:rsidP="004E5A9E">
      <w:pPr>
        <w:pStyle w:val="ThesisNormalText"/>
      </w:pPr>
      <w:r>
        <w:t>Here you can put an appendix, such as additional tables, source codes, and whatever your supervisor(s) ask for.</w:t>
      </w:r>
    </w:p>
    <w:p w14:paraId="6B9B6957" w14:textId="77777777" w:rsidR="004E5A9E" w:rsidRDefault="004E5A9E" w:rsidP="004E5A9E">
      <w:pPr>
        <w:pStyle w:val="ThesisNormalText"/>
        <w:sectPr w:rsidR="004E5A9E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56F47FCF" w14:textId="33277D1A" w:rsidR="006C40F8" w:rsidRDefault="00386FBF" w:rsidP="00386FBF">
      <w:pPr>
        <w:pStyle w:val="a"/>
        <w:rPr>
          <w:rtl/>
        </w:rPr>
      </w:pPr>
      <w:r>
        <w:rPr>
          <w:rFonts w:hint="cs"/>
          <w:rtl/>
        </w:rPr>
        <w:lastRenderedPageBreak/>
        <w:t>عنوان پارسا به زبان پارسی</w:t>
      </w:r>
    </w:p>
    <w:p w14:paraId="0CF71123" w14:textId="339152AC" w:rsidR="00386FBF" w:rsidRDefault="00E77F2C" w:rsidP="00E77F2C">
      <w:pPr>
        <w:pStyle w:val="a0"/>
        <w:bidi/>
        <w:rPr>
          <w:rtl/>
        </w:rPr>
      </w:pPr>
      <w:r>
        <w:rPr>
          <w:rFonts w:hint="cs"/>
          <w:rtl/>
          <w:lang w:bidi="fa-IR"/>
        </w:rPr>
        <w:t>ایراندخت ایراندوست</w:t>
      </w:r>
    </w:p>
    <w:p w14:paraId="109CC6C2" w14:textId="77777777" w:rsidR="004E5A9E" w:rsidRPr="0030252A" w:rsidRDefault="00386FBF" w:rsidP="004E5A9E">
      <w:pPr>
        <w:pStyle w:val="a1"/>
        <w:rPr>
          <w:bCs/>
          <w:lang w:bidi="fa-IR"/>
        </w:rPr>
      </w:pPr>
      <w:r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rtl/>
        </w:rPr>
        <w:t xml:space="preserve"> 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  <w:r w:rsidR="004E5A9E">
        <w:rPr>
          <w:rFonts w:hint="cs"/>
          <w:bCs/>
          <w:rtl/>
          <w:lang w:bidi="fa-IR"/>
        </w:rPr>
        <w:t xml:space="preserve"> </w:t>
      </w:r>
      <w:r w:rsidR="004E5A9E">
        <w:rPr>
          <w:rFonts w:hint="cs"/>
          <w:rtl/>
        </w:rPr>
        <w:t>متن چکیده فارسی در یک پاراگراف تا 200 واژه</w:t>
      </w:r>
    </w:p>
    <w:p w14:paraId="52FE7950" w14:textId="4A269FD8" w:rsidR="006C40F8" w:rsidRPr="0030252A" w:rsidRDefault="006C40F8" w:rsidP="004E5A9E">
      <w:pPr>
        <w:pStyle w:val="a2"/>
        <w:rPr>
          <w:rtl/>
          <w:lang w:bidi="fa-IR"/>
        </w:rPr>
      </w:pPr>
      <w:r w:rsidRPr="0030252A">
        <w:rPr>
          <w:b/>
          <w:bCs/>
          <w:rtl/>
        </w:rPr>
        <w:t>واژگان کلیدی:</w:t>
      </w:r>
      <w:r w:rsidR="004E5A9E">
        <w:rPr>
          <w:rtl/>
        </w:rPr>
        <w:t xml:space="preserve"> </w:t>
      </w:r>
      <w:r w:rsidR="004E5A9E">
        <w:rPr>
          <w:rFonts w:hint="cs"/>
          <w:rtl/>
        </w:rPr>
        <w:t>5 تا 7 کلید واژه به ترتیب اهمیت</w:t>
      </w:r>
    </w:p>
    <w:p w14:paraId="19161103" w14:textId="77777777" w:rsidR="004E5A9E" w:rsidRDefault="004E5A9E" w:rsidP="006C40F8">
      <w:pPr>
        <w:tabs>
          <w:tab w:val="left" w:pos="7553"/>
        </w:tabs>
        <w:bidi/>
        <w:spacing w:after="0" w:line="240" w:lineRule="auto"/>
        <w:rPr>
          <w:rFonts w:eastAsia="B Nazanin" w:cs="Times New Roman"/>
          <w:szCs w:val="24"/>
          <w:rtl/>
          <w:lang w:bidi="fa-IR"/>
        </w:rPr>
        <w:sectPr w:rsidR="004E5A9E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7174A199" w14:textId="77777777" w:rsidR="006C40F8" w:rsidRPr="0030252A" w:rsidRDefault="006C40F8" w:rsidP="006C40F8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 w:val="28"/>
          <w:szCs w:val="28"/>
        </w:rPr>
        <w:sectPr w:rsidR="006C40F8" w:rsidRPr="0030252A" w:rsidSect="00CC0BD0">
          <w:pgSz w:w="12240" w:h="15840"/>
          <w:pgMar w:top="1701" w:right="1701" w:bottom="1701" w:left="1701" w:header="709" w:footer="709" w:gutter="0"/>
          <w:cols w:space="708"/>
          <w:docGrid w:linePitch="360"/>
        </w:sectPr>
      </w:pPr>
    </w:p>
    <w:p w14:paraId="7458B714" w14:textId="77777777" w:rsidR="004E5A9E" w:rsidRDefault="004E5A9E" w:rsidP="004E5A9E">
      <w:pPr>
        <w:pStyle w:val="a"/>
        <w:rPr>
          <w:rtl/>
        </w:rPr>
      </w:pPr>
      <w:r>
        <w:rPr>
          <w:rFonts w:hint="cs"/>
          <w:rtl/>
        </w:rPr>
        <w:lastRenderedPageBreak/>
        <w:t>عنوان پارسا به زبان پارسی</w:t>
      </w:r>
    </w:p>
    <w:p w14:paraId="1C2E9366" w14:textId="77777777" w:rsidR="006C40F8" w:rsidRPr="0030252A" w:rsidRDefault="006C40F8" w:rsidP="00C6703B">
      <w:pPr>
        <w:pStyle w:val="a4"/>
        <w:rPr>
          <w:rtl/>
        </w:rPr>
      </w:pPr>
      <w:r w:rsidRPr="0030252A">
        <w:rPr>
          <w:rtl/>
        </w:rPr>
        <w:t>به کوشش</w:t>
      </w:r>
    </w:p>
    <w:p w14:paraId="41D97A3C" w14:textId="45C58BA1" w:rsidR="006C40F8" w:rsidRPr="0030252A" w:rsidRDefault="00E77F2C" w:rsidP="00E77F2C">
      <w:pPr>
        <w:pStyle w:val="a0"/>
        <w:bidi/>
        <w:rPr>
          <w:rtl/>
          <w:lang w:bidi="fa-IR"/>
        </w:rPr>
      </w:pPr>
      <w:r>
        <w:rPr>
          <w:rFonts w:hint="cs"/>
          <w:rtl/>
        </w:rPr>
        <w:t>ایراندخت ایراندوست</w:t>
      </w:r>
    </w:p>
    <w:p w14:paraId="77CE6F86" w14:textId="34191A2E" w:rsidR="006C40F8" w:rsidRPr="0030252A" w:rsidRDefault="00E77F2C" w:rsidP="00E77F2C">
      <w:pPr>
        <w:pStyle w:val="a4"/>
        <w:rPr>
          <w:sz w:val="28"/>
          <w:szCs w:val="28"/>
          <w:rtl/>
        </w:rPr>
      </w:pPr>
      <w:r>
        <w:rPr>
          <w:sz w:val="28"/>
          <w:szCs w:val="28"/>
          <w:rtl/>
        </w:rPr>
        <w:t>پایان</w:t>
      </w:r>
      <w:r>
        <w:rPr>
          <w:sz w:val="28"/>
          <w:szCs w:val="28"/>
          <w:rtl/>
        </w:rPr>
        <w:softHyphen/>
        <w:t>نامه/رساله</w:t>
      </w:r>
      <w:r>
        <w:rPr>
          <w:sz w:val="28"/>
          <w:szCs w:val="28"/>
          <w:rtl/>
        </w:rPr>
        <w:softHyphen/>
      </w:r>
    </w:p>
    <w:p w14:paraId="45995AB2" w14:textId="2786059B" w:rsidR="006C40F8" w:rsidRPr="0030252A" w:rsidRDefault="006C40F8" w:rsidP="002E0943">
      <w:pPr>
        <w:pStyle w:val="a4"/>
        <w:rPr>
          <w:sz w:val="28"/>
          <w:szCs w:val="28"/>
          <w:rtl/>
        </w:rPr>
      </w:pPr>
      <w:r w:rsidRPr="0030252A">
        <w:rPr>
          <w:sz w:val="28"/>
          <w:szCs w:val="28"/>
          <w:rtl/>
        </w:rPr>
        <w:t xml:space="preserve">ارائه شده </w:t>
      </w:r>
      <w:r w:rsidR="002E0943">
        <w:rPr>
          <w:rFonts w:hint="cs"/>
          <w:sz w:val="28"/>
          <w:szCs w:val="28"/>
          <w:rtl/>
        </w:rPr>
        <w:t>به دانشگاه خلیج</w:t>
      </w:r>
      <w:r w:rsidR="00CF1DAD" w:rsidRPr="0030252A">
        <w:rPr>
          <w:sz w:val="28"/>
          <w:szCs w:val="28"/>
          <w:rtl/>
          <w:lang w:bidi="fa-IR"/>
        </w:rPr>
        <w:t xml:space="preserve"> فارس </w:t>
      </w:r>
      <w:r w:rsidRPr="0030252A">
        <w:rPr>
          <w:sz w:val="28"/>
          <w:szCs w:val="28"/>
          <w:rtl/>
        </w:rPr>
        <w:t>به عنوان بخشی از فعالیت</w:t>
      </w:r>
      <w:r w:rsidRPr="0030252A">
        <w:rPr>
          <w:sz w:val="28"/>
          <w:szCs w:val="28"/>
          <w:rtl/>
        </w:rPr>
        <w:softHyphen/>
        <w:t xml:space="preserve">های </w:t>
      </w:r>
      <w:r w:rsidR="00E77F2C">
        <w:rPr>
          <w:rFonts w:hint="cs"/>
          <w:sz w:val="28"/>
          <w:szCs w:val="28"/>
          <w:rtl/>
        </w:rPr>
        <w:t>آموزشی بایسته برای دریافت</w:t>
      </w:r>
      <w:r w:rsidRPr="0030252A">
        <w:rPr>
          <w:sz w:val="28"/>
          <w:szCs w:val="28"/>
          <w:rtl/>
        </w:rPr>
        <w:t xml:space="preserve"> </w:t>
      </w:r>
    </w:p>
    <w:p w14:paraId="2739319D" w14:textId="0FE3A0C5" w:rsidR="006C40F8" w:rsidRPr="0030252A" w:rsidRDefault="002E0943" w:rsidP="002E0943">
      <w:pPr>
        <w:pStyle w:val="a4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گواهینامه</w:t>
      </w:r>
      <w:r w:rsidR="000131A1">
        <w:rPr>
          <w:rFonts w:hint="cs"/>
          <w:sz w:val="28"/>
          <w:szCs w:val="28"/>
          <w:rtl/>
          <w:lang w:bidi="fa-IR"/>
        </w:rPr>
        <w:t xml:space="preserve"> دانش‏آموختگی</w:t>
      </w:r>
      <w:r>
        <w:rPr>
          <w:rFonts w:hint="cs"/>
          <w:sz w:val="28"/>
          <w:szCs w:val="28"/>
          <w:rtl/>
        </w:rPr>
        <w:t xml:space="preserve"> در رده</w:t>
      </w:r>
      <w:r w:rsidR="006C40F8" w:rsidRPr="0030252A">
        <w:rPr>
          <w:sz w:val="28"/>
          <w:szCs w:val="28"/>
          <w:rtl/>
        </w:rPr>
        <w:softHyphen/>
        <w:t xml:space="preserve"> </w:t>
      </w:r>
      <w:sdt>
        <w:sdtPr>
          <w:rPr>
            <w:b/>
            <w:bCs/>
            <w:sz w:val="28"/>
            <w:szCs w:val="28"/>
            <w:rtl/>
          </w:rPr>
          <w:alias w:val="رده را برگزینید"/>
          <w:tag w:val="رده را برگزینید"/>
          <w:id w:val="-1412224475"/>
          <w:placeholder>
            <w:docPart w:val="DefaultPlaceholder_-1854013439"/>
          </w:placeholder>
          <w:dropDownList>
            <w:listItem w:value="Choose an item."/>
            <w:listItem w:displayText="دکتری" w:value="دکتری"/>
            <w:listItem w:displayText="کارشناسی ارشد" w:value="کارشناسی ارشد"/>
          </w:dropDownList>
        </w:sdtPr>
        <w:sdtEndPr/>
        <w:sdtContent>
          <w:r w:rsidRPr="00486589">
            <w:rPr>
              <w:b/>
              <w:bCs/>
              <w:sz w:val="28"/>
              <w:szCs w:val="28"/>
              <w:rtl/>
            </w:rPr>
            <w:t>دکتری</w:t>
          </w:r>
        </w:sdtContent>
      </w:sdt>
    </w:p>
    <w:p w14:paraId="58310A6F" w14:textId="77777777" w:rsidR="006C40F8" w:rsidRPr="0030252A" w:rsidRDefault="006C40F8" w:rsidP="00E77F2C">
      <w:pPr>
        <w:pStyle w:val="a4"/>
        <w:rPr>
          <w:rtl/>
        </w:rPr>
      </w:pPr>
    </w:p>
    <w:p w14:paraId="6C6A1937" w14:textId="57FA3C06" w:rsidR="006C40F8" w:rsidRPr="0030252A" w:rsidRDefault="002E0943" w:rsidP="00E77F2C">
      <w:pPr>
        <w:pStyle w:val="a4"/>
        <w:rPr>
          <w:sz w:val="28"/>
          <w:szCs w:val="28"/>
          <w:rtl/>
        </w:rPr>
      </w:pPr>
      <w:r>
        <w:rPr>
          <w:sz w:val="28"/>
          <w:szCs w:val="28"/>
          <w:rtl/>
        </w:rPr>
        <w:t>در رشته</w:t>
      </w:r>
      <w:r>
        <w:rPr>
          <w:rFonts w:hint="cs"/>
          <w:sz w:val="28"/>
          <w:szCs w:val="28"/>
          <w:rtl/>
        </w:rPr>
        <w:t xml:space="preserve"> گرایش</w:t>
      </w:r>
      <w:r>
        <w:rPr>
          <w:sz w:val="28"/>
          <w:szCs w:val="28"/>
          <w:rtl/>
        </w:rPr>
        <w:softHyphen/>
      </w:r>
    </w:p>
    <w:p w14:paraId="3D564B77" w14:textId="6E91FE0D" w:rsidR="006C40F8" w:rsidRPr="00486589" w:rsidRDefault="002E0943" w:rsidP="00E77F2C">
      <w:pPr>
        <w:pStyle w:val="a4"/>
        <w:rPr>
          <w:b/>
          <w:bCs/>
          <w:sz w:val="28"/>
          <w:szCs w:val="28"/>
          <w:rtl/>
        </w:rPr>
      </w:pPr>
      <w:r w:rsidRPr="00486589">
        <w:rPr>
          <w:rFonts w:hint="cs"/>
          <w:b/>
          <w:bCs/>
          <w:sz w:val="28"/>
          <w:szCs w:val="28"/>
          <w:rtl/>
        </w:rPr>
        <w:t>مدیریت صنعتی (تحقیق در عملیات)</w:t>
      </w:r>
    </w:p>
    <w:p w14:paraId="3299F111" w14:textId="77777777" w:rsidR="006C40F8" w:rsidRPr="0030252A" w:rsidRDefault="006C40F8" w:rsidP="00E77F2C">
      <w:pPr>
        <w:pStyle w:val="a4"/>
        <w:rPr>
          <w:sz w:val="28"/>
          <w:szCs w:val="28"/>
          <w:rtl/>
        </w:rPr>
      </w:pPr>
    </w:p>
    <w:p w14:paraId="56C1F509" w14:textId="777E4169" w:rsidR="006C40F8" w:rsidRPr="0030252A" w:rsidRDefault="006C40F8" w:rsidP="00E77F2C">
      <w:pPr>
        <w:pStyle w:val="a4"/>
        <w:rPr>
          <w:sz w:val="28"/>
          <w:szCs w:val="28"/>
          <w:rtl/>
          <w:lang w:bidi="fa-IR"/>
        </w:rPr>
      </w:pPr>
      <w:r w:rsidRPr="0030252A">
        <w:rPr>
          <w:sz w:val="28"/>
          <w:szCs w:val="28"/>
          <w:rtl/>
        </w:rPr>
        <w:t xml:space="preserve">دانشگاه </w:t>
      </w:r>
      <w:r w:rsidR="00CF1DAD" w:rsidRPr="0030252A">
        <w:rPr>
          <w:sz w:val="28"/>
          <w:szCs w:val="28"/>
          <w:rtl/>
          <w:lang w:bidi="fa-IR"/>
        </w:rPr>
        <w:t>خلیج فارس</w:t>
      </w:r>
    </w:p>
    <w:p w14:paraId="41A05FF1" w14:textId="7C7D5C0B" w:rsidR="00CF1DAD" w:rsidRPr="0030252A" w:rsidRDefault="00CF1DAD" w:rsidP="00181D23">
      <w:pPr>
        <w:pStyle w:val="a4"/>
        <w:spacing w:after="360"/>
        <w:rPr>
          <w:sz w:val="28"/>
          <w:szCs w:val="28"/>
          <w:rtl/>
        </w:rPr>
      </w:pPr>
      <w:r w:rsidRPr="0030252A">
        <w:rPr>
          <w:sz w:val="28"/>
          <w:szCs w:val="28"/>
          <w:rtl/>
        </w:rPr>
        <w:t>بوشهر</w:t>
      </w:r>
      <w:r w:rsidR="00181D23">
        <w:rPr>
          <w:rFonts w:hint="cs"/>
          <w:sz w:val="28"/>
          <w:szCs w:val="28"/>
          <w:rtl/>
        </w:rPr>
        <w:t>، ایران</w:t>
      </w:r>
    </w:p>
    <w:p w14:paraId="72E907EC" w14:textId="00E6AF15" w:rsidR="006C40F8" w:rsidRPr="0030252A" w:rsidRDefault="002E0943" w:rsidP="00181D23">
      <w:pPr>
        <w:pStyle w:val="a4"/>
        <w:spacing w:after="240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گروه ارزیابان زیر، این پارسا را با درجه </w:t>
      </w:r>
      <w:sdt>
        <w:sdtPr>
          <w:rPr>
            <w:rFonts w:hint="cs"/>
            <w:b/>
            <w:bCs/>
            <w:sz w:val="28"/>
            <w:szCs w:val="28"/>
            <w:rtl/>
          </w:rPr>
          <w:alias w:val="امتیاز کیفیت را برگزینید"/>
          <w:tag w:val="امتیاز کیفیت را برگزینید"/>
          <w:id w:val="826485935"/>
          <w:placeholder>
            <w:docPart w:val="45E63AD967B6463B8E38351BF27D37A5"/>
          </w:placeholder>
          <w:dropDownList>
            <w:listItem w:value="Choose an item."/>
            <w:listItem w:displayText="برتر (عالی)" w:value="برتر (عالی)"/>
            <w:listItem w:displayText="خیلی خوب" w:value="خیلی خوب"/>
            <w:listItem w:displayText="خوب" w:value="خوب"/>
            <w:listItem w:displayText="پذیرفتنی" w:value="پذیرفتنی"/>
          </w:dropDownList>
        </w:sdtPr>
        <w:sdtEndPr/>
        <w:sdtContent>
          <w:r w:rsidRPr="00181D23">
            <w:rPr>
              <w:rFonts w:hint="cs"/>
              <w:b/>
              <w:bCs/>
              <w:sz w:val="28"/>
              <w:szCs w:val="28"/>
              <w:rtl/>
            </w:rPr>
            <w:t>برتر (عالی)</w:t>
          </w:r>
        </w:sdtContent>
      </w:sdt>
      <w:r>
        <w:rPr>
          <w:rFonts w:hint="cs"/>
          <w:sz w:val="28"/>
          <w:szCs w:val="28"/>
          <w:rtl/>
        </w:rPr>
        <w:t xml:space="preserve"> ارزیابی کرد.</w:t>
      </w: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9"/>
        <w:gridCol w:w="3030"/>
        <w:gridCol w:w="1842"/>
      </w:tblGrid>
      <w:tr w:rsidR="00BB600B" w14:paraId="0E1D948F" w14:textId="77777777" w:rsidTr="00BB600B">
        <w:trPr>
          <w:jc w:val="center"/>
        </w:trPr>
        <w:tc>
          <w:tcPr>
            <w:tcW w:w="0" w:type="auto"/>
          </w:tcPr>
          <w:p w14:paraId="2D7DCBEE" w14:textId="77777777" w:rsidR="00BB600B" w:rsidRDefault="00BB600B" w:rsidP="00E77F2C">
            <w:pPr>
              <w:pStyle w:val="a4"/>
              <w:rPr>
                <w:sz w:val="28"/>
                <w:szCs w:val="28"/>
                <w:rtl/>
              </w:rPr>
            </w:pPr>
          </w:p>
        </w:tc>
        <w:tc>
          <w:tcPr>
            <w:tcW w:w="3030" w:type="dxa"/>
            <w:tcBorders>
              <w:bottom w:val="single" w:sz="4" w:space="0" w:color="auto"/>
            </w:tcBorders>
          </w:tcPr>
          <w:p w14:paraId="4E053B95" w14:textId="0F6B2C89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نام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39CB9FF7" w14:textId="0CEB86E4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مرتبه دانشگاهی</w:t>
            </w:r>
          </w:p>
        </w:tc>
      </w:tr>
      <w:tr w:rsidR="00BB600B" w14:paraId="16BD2CCA" w14:textId="77777777" w:rsidTr="00BB600B">
        <w:trPr>
          <w:trHeight w:val="567"/>
          <w:jc w:val="center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1FD8E3EE" w14:textId="5DC3F4C8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استاد(ان) راهنما</w:t>
            </w:r>
          </w:p>
        </w:tc>
        <w:tc>
          <w:tcPr>
            <w:tcW w:w="3030" w:type="dxa"/>
            <w:tcBorders>
              <w:top w:val="single" w:sz="4" w:space="0" w:color="auto"/>
              <w:left w:val="single" w:sz="4" w:space="0" w:color="auto"/>
            </w:tcBorders>
          </w:tcPr>
          <w:p w14:paraId="5EACDADB" w14:textId="3AD68321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ناصر سلیمی فرد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2854E2A5" w14:textId="0C1610DD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</w:tr>
      <w:tr w:rsidR="00BB600B" w14:paraId="6E640F0D" w14:textId="77777777" w:rsidTr="00BB600B">
        <w:trPr>
          <w:trHeight w:val="567"/>
          <w:jc w:val="center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726BFCF3" w14:textId="77777777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33D3DFA1" w14:textId="6C7C47AF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مره دمیران</w:t>
            </w:r>
          </w:p>
        </w:tc>
        <w:tc>
          <w:tcPr>
            <w:tcW w:w="1842" w:type="dxa"/>
          </w:tcPr>
          <w:p w14:paraId="6236E5F3" w14:textId="3692C3B1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دانشیار</w:t>
            </w:r>
          </w:p>
        </w:tc>
      </w:tr>
      <w:tr w:rsidR="00BB600B" w14:paraId="26345264" w14:textId="77777777" w:rsidTr="00BB600B">
        <w:trPr>
          <w:trHeight w:val="567"/>
          <w:jc w:val="center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0FA25106" w14:textId="24BA985F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استاد(ان) مشاور</w:t>
            </w: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610B0ADA" w14:textId="65F99848" w:rsidR="00BB600B" w:rsidRDefault="00BB600B" w:rsidP="0087254F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فرانک چاوساله</w:t>
            </w:r>
          </w:p>
        </w:tc>
        <w:tc>
          <w:tcPr>
            <w:tcW w:w="1842" w:type="dxa"/>
          </w:tcPr>
          <w:p w14:paraId="7FAC2575" w14:textId="13E9A141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</w:tr>
      <w:tr w:rsidR="00BB600B" w14:paraId="0B85A303" w14:textId="77777777" w:rsidTr="00BB600B">
        <w:trPr>
          <w:trHeight w:val="567"/>
          <w:jc w:val="center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40498B30" w14:textId="77777777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606D8781" w14:textId="160BBA25" w:rsidR="00BB600B" w:rsidRDefault="00BB600B" w:rsidP="0087254F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میرحسین گندمزار</w:t>
            </w:r>
          </w:p>
        </w:tc>
        <w:tc>
          <w:tcPr>
            <w:tcW w:w="1842" w:type="dxa"/>
          </w:tcPr>
          <w:p w14:paraId="64F43C3F" w14:textId="2EFA35B0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</w:tr>
      <w:tr w:rsidR="00BB600B" w14:paraId="2E3385CF" w14:textId="77777777" w:rsidTr="00BB600B">
        <w:trPr>
          <w:trHeight w:val="567"/>
          <w:jc w:val="center"/>
        </w:trPr>
        <w:tc>
          <w:tcPr>
            <w:tcW w:w="0" w:type="auto"/>
            <w:vMerge w:val="restart"/>
            <w:tcBorders>
              <w:right w:val="single" w:sz="4" w:space="0" w:color="auto"/>
            </w:tcBorders>
          </w:tcPr>
          <w:p w14:paraId="041130B2" w14:textId="66F31474" w:rsidR="00BB600B" w:rsidRPr="000131A1" w:rsidRDefault="00BB600B" w:rsidP="00E77F2C">
            <w:pPr>
              <w:pStyle w:val="a4"/>
              <w:rPr>
                <w:sz w:val="24"/>
                <w:rtl/>
              </w:rPr>
            </w:pPr>
            <w:r w:rsidRPr="000131A1">
              <w:rPr>
                <w:rFonts w:hint="cs"/>
                <w:sz w:val="24"/>
                <w:rtl/>
              </w:rPr>
              <w:t>داوران</w:t>
            </w: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2285CD72" w14:textId="6736D320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بابک سهرابیان</w:t>
            </w:r>
          </w:p>
        </w:tc>
        <w:tc>
          <w:tcPr>
            <w:tcW w:w="1842" w:type="dxa"/>
          </w:tcPr>
          <w:p w14:paraId="02274B69" w14:textId="20B65C77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</w:t>
            </w:r>
          </w:p>
        </w:tc>
      </w:tr>
      <w:tr w:rsidR="00BB600B" w14:paraId="7AB53651" w14:textId="77777777" w:rsidTr="00BB600B">
        <w:trPr>
          <w:trHeight w:val="567"/>
          <w:jc w:val="center"/>
        </w:trPr>
        <w:tc>
          <w:tcPr>
            <w:tcW w:w="0" w:type="auto"/>
            <w:vMerge/>
            <w:tcBorders>
              <w:right w:val="single" w:sz="4" w:space="0" w:color="auto"/>
            </w:tcBorders>
          </w:tcPr>
          <w:p w14:paraId="7221C0CC" w14:textId="77777777" w:rsidR="00BB600B" w:rsidRDefault="00BB600B" w:rsidP="00E77F2C">
            <w:pPr>
              <w:pStyle w:val="a4"/>
              <w:rPr>
                <w:sz w:val="28"/>
                <w:szCs w:val="28"/>
                <w:rtl/>
              </w:rPr>
            </w:pPr>
          </w:p>
        </w:tc>
        <w:tc>
          <w:tcPr>
            <w:tcW w:w="3030" w:type="dxa"/>
            <w:tcBorders>
              <w:left w:val="single" w:sz="4" w:space="0" w:color="auto"/>
            </w:tcBorders>
          </w:tcPr>
          <w:p w14:paraId="13EE4487" w14:textId="37639A52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حمد قربانپوران</w:t>
            </w:r>
          </w:p>
        </w:tc>
        <w:tc>
          <w:tcPr>
            <w:tcW w:w="1842" w:type="dxa"/>
          </w:tcPr>
          <w:p w14:paraId="36C7B09B" w14:textId="73917767" w:rsidR="00BB600B" w:rsidRDefault="00BB600B" w:rsidP="00181D23">
            <w:pPr>
              <w:pStyle w:val="a4"/>
              <w:jc w:val="left"/>
              <w:rPr>
                <w:sz w:val="28"/>
                <w:szCs w:val="28"/>
                <w:rtl/>
              </w:rPr>
            </w:pPr>
            <w:r>
              <w:rPr>
                <w:rFonts w:hint="cs"/>
                <w:sz w:val="28"/>
                <w:szCs w:val="28"/>
                <w:rtl/>
              </w:rPr>
              <w:t>استادیار</w:t>
            </w:r>
          </w:p>
        </w:tc>
      </w:tr>
    </w:tbl>
    <w:p w14:paraId="7A896CC4" w14:textId="25297556" w:rsidR="006C40F8" w:rsidRPr="0030252A" w:rsidRDefault="00181D23" w:rsidP="000131A1">
      <w:pPr>
        <w:pStyle w:val="a4"/>
        <w:spacing w:before="240"/>
        <w:rPr>
          <w:sz w:val="28"/>
          <w:szCs w:val="28"/>
          <w:rtl/>
          <w:lang w:bidi="fa-IR"/>
        </w:rPr>
      </w:pPr>
      <w:r>
        <w:rPr>
          <w:rFonts w:hint="cs"/>
          <w:sz w:val="28"/>
          <w:szCs w:val="28"/>
          <w:rtl/>
        </w:rPr>
        <w:t xml:space="preserve">23 شهریور ماه 1399 </w:t>
      </w:r>
      <w:r w:rsidR="006C40F8" w:rsidRPr="0030252A">
        <w:rPr>
          <w:sz w:val="28"/>
          <w:szCs w:val="28"/>
          <w:rtl/>
          <w:lang w:bidi="fa-IR"/>
        </w:rPr>
        <w:br w:type="page"/>
      </w:r>
    </w:p>
    <w:p w14:paraId="68765B77" w14:textId="3537B53A" w:rsidR="00FD1D4F" w:rsidRPr="0030252A" w:rsidRDefault="00CF4858" w:rsidP="006333CD">
      <w:pPr>
        <w:bidi/>
        <w:spacing w:after="0" w:line="240" w:lineRule="auto"/>
        <w:jc w:val="center"/>
        <w:rPr>
          <w:rFonts w:cs="Times New Roman"/>
          <w:b/>
          <w:bCs/>
          <w:sz w:val="28"/>
          <w:szCs w:val="28"/>
          <w:rtl/>
          <w:lang w:bidi="fa-IR"/>
        </w:rPr>
      </w:pPr>
      <w:r w:rsidRPr="00CF4858">
        <w:rPr>
          <w:rFonts w:cs="Times New Roman"/>
          <w:b/>
          <w:bCs/>
          <w:noProof/>
          <w:szCs w:val="24"/>
        </w:rPr>
        <w:lastRenderedPageBreak/>
        <w:drawing>
          <wp:inline distT="0" distB="0" distL="0" distR="0" wp14:anchorId="35303A3A" wp14:editId="40239D8C">
            <wp:extent cx="1936633" cy="100739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40314"/>
                    <a:stretch/>
                  </pic:blipFill>
                  <pic:spPr bwMode="auto">
                    <a:xfrm>
                      <a:off x="0" y="0"/>
                      <a:ext cx="2002781" cy="10417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A482BD" w14:textId="40777A30" w:rsidR="00FD1D4F" w:rsidRPr="00CD72D1" w:rsidRDefault="006333CD" w:rsidP="006333CD">
      <w:pPr>
        <w:pStyle w:val="a5"/>
        <w:rPr>
          <w:b w:val="0"/>
          <w:color w:val="002060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CD72D1">
        <w:rPr>
          <w:rFonts w:hint="cs"/>
          <w:b w:val="0"/>
          <w:color w:val="002060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دانشگاه خلیج فارس</w:t>
      </w:r>
    </w:p>
    <w:p w14:paraId="42976718" w14:textId="77777777" w:rsidR="006333CD" w:rsidRPr="0030252A" w:rsidRDefault="006333CD" w:rsidP="006333CD">
      <w:pPr>
        <w:bidi/>
        <w:spacing w:after="0" w:line="240" w:lineRule="auto"/>
        <w:jc w:val="center"/>
        <w:rPr>
          <w:rFonts w:cs="Times New Roman"/>
          <w:b/>
          <w:bCs/>
          <w:sz w:val="28"/>
          <w:szCs w:val="28"/>
          <w:rtl/>
          <w:lang w:bidi="fa-IR"/>
        </w:rPr>
      </w:pPr>
    </w:p>
    <w:sdt>
      <w:sdtPr>
        <w:rPr>
          <w:rtl/>
          <w:lang w:bidi="fa-IR"/>
        </w:rPr>
        <w:alias w:val="نام دانشکده را برگزینید"/>
        <w:tag w:val="دانشکده"/>
        <w:id w:val="-1593613292"/>
        <w:placeholder>
          <w:docPart w:val="DC9AF8FEE2624A6AA2DA4A33F29F2F05"/>
        </w:placeholder>
        <w:dropDownList>
          <w:listItem w:value="Choose an item."/>
          <w:listItem w:displayText="دانشکده کسب و کار و اقتصاد" w:value="دانشکده کسب و کار و اقتصاد"/>
          <w:listItem w:displayText="دانشکده ادبیات و علوم انسانی" w:value="دانشکده ادبیات و علوم انسانی"/>
          <w:listItem w:displayText="دانشکده مهندسی" w:value="دانشکده مهندسی"/>
          <w:listItem w:displayText="دانشکده علوم و فناوری نانو و زیستی" w:value="دانشکده علوم و فناوری نانو و زیستی"/>
          <w:listItem w:displayText="دانشکده مهندسی سیستمهای هوشمند و علوم داده" w:value="دانشکده مهندسی سیستمهای هوشمند و علوم داده"/>
          <w:listItem w:displayText="دانشکده نفت، گاز و پتروشیمی" w:value="دانشکده نفت، گاز و پتروشیمی"/>
          <w:listItem w:displayText="دانشکده مهندسی کشارزی" w:value="دانشکده مهندسی کشارزی"/>
        </w:dropDownList>
      </w:sdtPr>
      <w:sdtEndPr/>
      <w:sdtContent>
        <w:p w14:paraId="4866EAFA" w14:textId="3E439F86" w:rsidR="006C40F8" w:rsidRPr="0030252A" w:rsidRDefault="00CD72D1" w:rsidP="00CD72D1">
          <w:pPr>
            <w:pStyle w:val="a6"/>
            <w:rPr>
              <w:rtl/>
              <w:lang w:bidi="fa-IR"/>
            </w:rPr>
          </w:pPr>
          <w:r>
            <w:rPr>
              <w:rtl/>
              <w:lang w:bidi="fa-IR"/>
            </w:rPr>
            <w:t>دانشکده کسب و کار و اقتصاد</w:t>
          </w:r>
        </w:p>
      </w:sdtContent>
    </w:sdt>
    <w:p w14:paraId="2F514686" w14:textId="2046C35F" w:rsidR="006C40F8" w:rsidRPr="0030252A" w:rsidRDefault="002D3632" w:rsidP="00CD72D1">
      <w:pPr>
        <w:pStyle w:val="a4"/>
        <w:rPr>
          <w:rtl/>
          <w:lang w:bidi="fa-IR"/>
        </w:rPr>
      </w:pPr>
      <w:sdt>
        <w:sdtPr>
          <w:rPr>
            <w:rtl/>
          </w:rPr>
          <w:alias w:val="پارسا"/>
          <w:tag w:val="پارسا"/>
          <w:id w:val="-431973369"/>
          <w:placeholder>
            <w:docPart w:val="F1509A6C47B84A57B344EA2C83B0E254"/>
          </w:placeholder>
          <w:showingPlcHdr/>
          <w:dropDownList>
            <w:listItem w:value="Choose an item."/>
            <w:listItem w:displayText="رساله دکتری" w:value="رساله دکتری"/>
            <w:listItem w:displayText="پایان‏نامه کارشناسی ارشد" w:value="پایان‏نامه کارشناسی ارشد"/>
          </w:dropDownList>
        </w:sdtPr>
        <w:sdtEndPr/>
        <w:sdtContent>
          <w:r w:rsidR="00BD1B54" w:rsidRPr="00124FFF">
            <w:rPr>
              <w:rStyle w:val="PlaceholderText"/>
            </w:rPr>
            <w:t>Choose an item.</w:t>
          </w:r>
        </w:sdtContent>
      </w:sdt>
      <w:r w:rsidR="00F2247B" w:rsidRPr="0030252A">
        <w:rPr>
          <w:rtl/>
        </w:rPr>
        <w:t xml:space="preserve"> </w:t>
      </w:r>
      <w:r w:rsidR="006C40F8" w:rsidRPr="0030252A">
        <w:rPr>
          <w:rtl/>
        </w:rPr>
        <w:t>در رشته</w:t>
      </w:r>
      <w:r w:rsidR="006C40F8" w:rsidRPr="0030252A">
        <w:rPr>
          <w:rtl/>
        </w:rPr>
        <w:softHyphen/>
      </w:r>
      <w:r w:rsidR="00BD1B54">
        <w:rPr>
          <w:rFonts w:hint="cs"/>
          <w:rtl/>
          <w:lang w:bidi="fa-IR"/>
        </w:rPr>
        <w:t xml:space="preserve"> گرایش</w:t>
      </w:r>
    </w:p>
    <w:p w14:paraId="49D27FE5" w14:textId="4255F5AD" w:rsidR="006C40F8" w:rsidRPr="0030252A" w:rsidRDefault="00BD1B54" w:rsidP="00BD1B54">
      <w:pPr>
        <w:pStyle w:val="a8"/>
        <w:rPr>
          <w:rtl/>
        </w:rPr>
      </w:pPr>
      <w:r>
        <w:rPr>
          <w:rFonts w:hint="cs"/>
          <w:rtl/>
        </w:rPr>
        <w:t>مدیریت صنعتی (تحقیق در عملیات)</w:t>
      </w:r>
    </w:p>
    <w:p w14:paraId="2B81409F" w14:textId="57E4AA46" w:rsidR="006C40F8" w:rsidRPr="00BD1B54" w:rsidRDefault="006C40F8" w:rsidP="00BD1B54">
      <w:pPr>
        <w:pStyle w:val="a7"/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r w:rsidRPr="00BD1B54">
        <w:rPr>
          <w:b w:val="0"/>
          <w:color w:val="000000" w:themeColor="text1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عنوان پایان</w:t>
      </w:r>
      <w:r w:rsidRPr="00BD1B54">
        <w:rPr>
          <w:b w:val="0"/>
          <w:color w:val="000000" w:themeColor="text1"/>
          <w:rtl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softHyphen/>
        <w:t>نامه</w:t>
      </w:r>
      <w:r w:rsidR="00BD1B54" w:rsidRPr="00BD1B54"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در این</w:t>
      </w:r>
      <w:r w:rsidR="00BD1B54" w:rsidRPr="00BD1B54">
        <w:rPr>
          <w:b w:val="0"/>
          <w:color w:val="000000" w:themeColor="text1"/>
          <w:rtl/>
          <w:lang w:bidi="fa-IR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softHyphen/>
        <w:t>جا نوشته شود</w:t>
      </w:r>
    </w:p>
    <w:p w14:paraId="0DD3A42F" w14:textId="77777777" w:rsidR="006C40F8" w:rsidRPr="0030252A" w:rsidRDefault="006C40F8" w:rsidP="00CD72D1">
      <w:pPr>
        <w:pStyle w:val="a4"/>
        <w:bidi w:val="0"/>
        <w:rPr>
          <w:rtl/>
          <w:lang w:bidi="fa-IR"/>
        </w:rPr>
      </w:pPr>
      <w:r w:rsidRPr="0030252A">
        <w:rPr>
          <w:rtl/>
        </w:rPr>
        <w:t>به کوشش</w:t>
      </w:r>
    </w:p>
    <w:p w14:paraId="0B4E4A29" w14:textId="4D3CB974" w:rsidR="006C40F8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>ایراندخت ایراندوست</w:t>
      </w:r>
    </w:p>
    <w:p w14:paraId="7406E9A4" w14:textId="6CBB1FC0" w:rsidR="006C40F8" w:rsidRPr="0030252A" w:rsidRDefault="006C40F8" w:rsidP="00BD1B54">
      <w:pPr>
        <w:pStyle w:val="a4"/>
        <w:rPr>
          <w:rtl/>
          <w:lang w:bidi="fa-IR"/>
        </w:rPr>
      </w:pPr>
      <w:r w:rsidRPr="0030252A">
        <w:rPr>
          <w:rtl/>
        </w:rPr>
        <w:t>استاد(ان) راهنما</w:t>
      </w:r>
    </w:p>
    <w:p w14:paraId="483E357C" w14:textId="4135B47F" w:rsidR="006C40F8" w:rsidRDefault="007231F3" w:rsidP="00BD1B54">
      <w:pPr>
        <w:pStyle w:val="a9"/>
        <w:rPr>
          <w:rtl/>
        </w:rPr>
      </w:pPr>
      <w:r>
        <w:rPr>
          <w:rFonts w:hint="cs"/>
          <w:rtl/>
        </w:rPr>
        <w:t>ناصر</w:t>
      </w:r>
      <w:r w:rsidR="00BD1B54">
        <w:rPr>
          <w:rFonts w:hint="cs"/>
          <w:rtl/>
        </w:rPr>
        <w:t xml:space="preserve"> سلیمی فرد</w:t>
      </w:r>
    </w:p>
    <w:p w14:paraId="1FAC31A1" w14:textId="4393CB4B" w:rsidR="00BD1B54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>امره دمیر</w:t>
      </w:r>
      <w:r w:rsidR="007231F3">
        <w:rPr>
          <w:rFonts w:hint="cs"/>
          <w:rtl/>
        </w:rPr>
        <w:t>ان</w:t>
      </w:r>
    </w:p>
    <w:p w14:paraId="5602A005" w14:textId="1E23AF8F" w:rsidR="00BD1B54" w:rsidRPr="0030252A" w:rsidRDefault="00BD1B54" w:rsidP="00BD1B54">
      <w:pPr>
        <w:pStyle w:val="a4"/>
        <w:rPr>
          <w:rtl/>
          <w:lang w:bidi="fa-IR"/>
        </w:rPr>
      </w:pPr>
      <w:r w:rsidRPr="0030252A">
        <w:rPr>
          <w:rtl/>
        </w:rPr>
        <w:t xml:space="preserve">استاد(ان) </w:t>
      </w:r>
      <w:r>
        <w:rPr>
          <w:rFonts w:hint="cs"/>
          <w:rtl/>
        </w:rPr>
        <w:t>مشاور</w:t>
      </w:r>
    </w:p>
    <w:p w14:paraId="3DC1CCB0" w14:textId="0E16DD24" w:rsidR="00BD1B54" w:rsidRDefault="007231F3" w:rsidP="00BD1B54">
      <w:pPr>
        <w:pStyle w:val="a9"/>
        <w:rPr>
          <w:rtl/>
        </w:rPr>
      </w:pPr>
      <w:r>
        <w:rPr>
          <w:rFonts w:hint="cs"/>
          <w:rtl/>
        </w:rPr>
        <w:t>فرانک</w:t>
      </w:r>
      <w:r w:rsidR="00BD1B54">
        <w:rPr>
          <w:rFonts w:hint="cs"/>
          <w:rtl/>
        </w:rPr>
        <w:t xml:space="preserve"> چاوساله</w:t>
      </w:r>
    </w:p>
    <w:p w14:paraId="4ED652DB" w14:textId="10C819A3" w:rsidR="00BD1B54" w:rsidRPr="0030252A" w:rsidRDefault="00BD1B54" w:rsidP="00BD1B54">
      <w:pPr>
        <w:pStyle w:val="a9"/>
        <w:rPr>
          <w:rtl/>
        </w:rPr>
      </w:pPr>
      <w:r>
        <w:rPr>
          <w:rFonts w:hint="cs"/>
          <w:rtl/>
        </w:rPr>
        <w:t xml:space="preserve">امیرحسین </w:t>
      </w:r>
      <w:r w:rsidR="007231F3">
        <w:rPr>
          <w:rFonts w:hint="cs"/>
          <w:rtl/>
        </w:rPr>
        <w:t>گندمزار</w:t>
      </w:r>
    </w:p>
    <w:p w14:paraId="4FBB7696" w14:textId="77777777" w:rsidR="006C40F8" w:rsidRPr="0030252A" w:rsidRDefault="006C40F8" w:rsidP="00CD72D1">
      <w:pPr>
        <w:pStyle w:val="a4"/>
        <w:rPr>
          <w:rFonts w:eastAsia="B Nazanin"/>
          <w:noProof/>
        </w:rPr>
      </w:pPr>
    </w:p>
    <w:p w14:paraId="65A6BDA5" w14:textId="1A867926" w:rsidR="006C40F8" w:rsidRPr="00AD3FB9" w:rsidRDefault="00AD3FB9" w:rsidP="00AD3FB9">
      <w:pPr>
        <w:pStyle w:val="a4"/>
        <w:rPr>
          <w:b/>
          <w:bCs/>
          <w:lang w:bidi="fa-IR"/>
        </w:rPr>
      </w:pPr>
      <w:r w:rsidRPr="00AD3FB9">
        <w:rPr>
          <w:rFonts w:hint="cs"/>
          <w:b/>
          <w:bCs/>
          <w:rtl/>
        </w:rPr>
        <w:t xml:space="preserve">شهریور </w:t>
      </w:r>
      <w:r>
        <w:rPr>
          <w:rFonts w:hint="cs"/>
          <w:b/>
          <w:bCs/>
          <w:rtl/>
        </w:rPr>
        <w:t>ماه 1399</w:t>
      </w:r>
      <w:r>
        <w:rPr>
          <w:rFonts w:hint="cs"/>
          <w:b/>
          <w:bCs/>
          <w:rtl/>
          <w:lang w:bidi="fa-IR"/>
        </w:rPr>
        <w:t xml:space="preserve"> </w:t>
      </w:r>
    </w:p>
    <w:sectPr w:rsidR="006C40F8" w:rsidRPr="00AD3FB9" w:rsidSect="008D70B2">
      <w:headerReference w:type="default" r:id="rId17"/>
      <w:footerReference w:type="default" r:id="rId18"/>
      <w:pgSz w:w="12240" w:h="15840"/>
      <w:pgMar w:top="1701" w:right="1701" w:bottom="1701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952358" w14:textId="77777777" w:rsidR="002D3632" w:rsidRDefault="002D3632">
      <w:pPr>
        <w:spacing w:after="0" w:line="240" w:lineRule="auto"/>
      </w:pPr>
      <w:r>
        <w:separator/>
      </w:r>
    </w:p>
  </w:endnote>
  <w:endnote w:type="continuationSeparator" w:id="0">
    <w:p w14:paraId="3D7CE9B2" w14:textId="77777777" w:rsidR="002D3632" w:rsidRDefault="002D36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Bold">
    <w:altName w:val="Times New Roman"/>
    <w:panose1 w:val="00000000000000000000"/>
    <w:charset w:val="00"/>
    <w:family w:val="roman"/>
    <w:notTrueType/>
    <w:pitch w:val="default"/>
  </w:font>
  <w:font w:name="Rockwell Extra Bold">
    <w:panose1 w:val="02060903040505020403"/>
    <w:charset w:val="00"/>
    <w:family w:val="roman"/>
    <w:pitch w:val="variable"/>
    <w:sig w:usb0="00000003" w:usb1="00000000" w:usb2="00000000" w:usb3="00000000" w:csb0="00000001" w:csb1="00000000"/>
  </w:font>
  <w:font w:name="Blackadder ITC">
    <w:panose1 w:val="04020505051007020D02"/>
    <w:charset w:val="00"/>
    <w:family w:val="decorative"/>
    <w:pitch w:val="variable"/>
    <w:sig w:usb0="00000003" w:usb1="00000000" w:usb2="00000000" w:usb3="00000000" w:csb0="00000001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Old English Text MT">
    <w:altName w:val="Brush Script MT"/>
    <w:panose1 w:val="03040902040508030806"/>
    <w:charset w:val="00"/>
    <w:family w:val="script"/>
    <w:pitch w:val="variable"/>
    <w:sig w:usb0="00000003" w:usb1="00000000" w:usb2="00000000" w:usb3="00000000" w:csb0="00000001" w:csb1="00000000"/>
  </w:font>
  <w:font w:name="B Kourosh">
    <w:altName w:val="Arial"/>
    <w:charset w:val="B2"/>
    <w:family w:val="auto"/>
    <w:pitch w:val="variable"/>
    <w:sig w:usb0="00002001" w:usb1="80000000" w:usb2="00000008" w:usb3="00000000" w:csb0="00000040" w:csb1="00000000"/>
  </w:font>
  <w:font w:name="B Arash">
    <w:altName w:val="Arial"/>
    <w:charset w:val="B2"/>
    <w:family w:val="auto"/>
    <w:pitch w:val="variable"/>
    <w:sig w:usb0="00002001" w:usb1="80000000" w:usb2="00000008" w:usb3="00000000" w:csb0="0000004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1FD62A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596808"/>
      <w:docPartObj>
        <w:docPartGallery w:val="Page Numbers (Bottom of Page)"/>
        <w:docPartUnique/>
      </w:docPartObj>
    </w:sdtPr>
    <w:sdtEndPr/>
    <w:sdtContent>
      <w:p w14:paraId="31055294" w14:textId="1DE460CA" w:rsidR="00CE5598" w:rsidRDefault="00CE559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05495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7DDE8C9D" w14:textId="01799993" w:rsidR="00CE5598" w:rsidRPr="00B11FFB" w:rsidRDefault="00CE5598" w:rsidP="008D70B2">
    <w:pPr>
      <w:pStyle w:val="Footer"/>
      <w:jc w:val="center"/>
      <w:rPr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cs="Times New Roman"/>
      </w:rPr>
      <w:id w:val="-1574505239"/>
      <w:docPartObj>
        <w:docPartGallery w:val="Page Numbers (Bottom of Page)"/>
        <w:docPartUnique/>
      </w:docPartObj>
    </w:sdtPr>
    <w:sdtEndPr/>
    <w:sdtContent>
      <w:p w14:paraId="32FECC3D" w14:textId="1A08CA7B" w:rsidR="00CE5598" w:rsidRPr="00233DCF" w:rsidRDefault="00CE5598">
        <w:pPr>
          <w:pStyle w:val="Footer"/>
          <w:jc w:val="center"/>
          <w:rPr>
            <w:rFonts w:cs="Times New Roman"/>
          </w:rPr>
        </w:pPr>
        <w:r w:rsidRPr="00233DCF">
          <w:rPr>
            <w:rFonts w:cs="Times New Roman"/>
          </w:rPr>
          <w:fldChar w:fldCharType="begin"/>
        </w:r>
        <w:r w:rsidRPr="00233DCF">
          <w:rPr>
            <w:rFonts w:cs="Times New Roman"/>
          </w:rPr>
          <w:instrText xml:space="preserve"> PAGE   \* MERGEFORMAT </w:instrText>
        </w:r>
        <w:r w:rsidRPr="00233DCF">
          <w:rPr>
            <w:rFonts w:cs="Times New Roman"/>
          </w:rPr>
          <w:fldChar w:fldCharType="separate"/>
        </w:r>
        <w:r w:rsidR="00205495">
          <w:rPr>
            <w:rFonts w:cs="Times New Roman"/>
            <w:noProof/>
          </w:rPr>
          <w:t>7</w:t>
        </w:r>
        <w:r w:rsidRPr="00233DCF">
          <w:rPr>
            <w:rFonts w:cs="Times New Roman"/>
          </w:rPr>
          <w:fldChar w:fldCharType="end"/>
        </w:r>
      </w:p>
    </w:sdtContent>
  </w:sdt>
  <w:p w14:paraId="73EE0F0F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cs="Times New Roman"/>
      </w:rPr>
      <w:id w:val="662041134"/>
      <w:docPartObj>
        <w:docPartGallery w:val="Page Numbers (Bottom of Page)"/>
        <w:docPartUnique/>
      </w:docPartObj>
    </w:sdtPr>
    <w:sdtEndPr/>
    <w:sdtContent>
      <w:p w14:paraId="1C126DA8" w14:textId="1412C2FC" w:rsidR="00CE5598" w:rsidRPr="00233DCF" w:rsidRDefault="00CE5598">
        <w:pPr>
          <w:pStyle w:val="Footer"/>
          <w:jc w:val="center"/>
          <w:rPr>
            <w:rFonts w:cs="Times New Roman"/>
          </w:rPr>
        </w:pPr>
        <w:r w:rsidRPr="00233DCF">
          <w:rPr>
            <w:rFonts w:cs="Times New Roman"/>
          </w:rPr>
          <w:fldChar w:fldCharType="begin"/>
        </w:r>
        <w:r w:rsidRPr="00233DCF">
          <w:rPr>
            <w:rFonts w:cs="Times New Roman"/>
          </w:rPr>
          <w:instrText xml:space="preserve"> PAGE   \* MERGEFORMAT </w:instrText>
        </w:r>
        <w:r w:rsidRPr="00233DCF">
          <w:rPr>
            <w:rFonts w:cs="Times New Roman"/>
          </w:rPr>
          <w:fldChar w:fldCharType="separate"/>
        </w:r>
        <w:r w:rsidR="00205495">
          <w:rPr>
            <w:rFonts w:cs="Times New Roman"/>
            <w:noProof/>
          </w:rPr>
          <w:t>21</w:t>
        </w:r>
        <w:r w:rsidRPr="00233DCF">
          <w:rPr>
            <w:rFonts w:cs="Times New Roman"/>
          </w:rPr>
          <w:fldChar w:fldCharType="end"/>
        </w:r>
      </w:p>
    </w:sdtContent>
  </w:sdt>
  <w:p w14:paraId="0A05759D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D092D7" w14:textId="77777777" w:rsidR="00CE5598" w:rsidRPr="00233DCF" w:rsidRDefault="00CE5598" w:rsidP="008D70B2">
    <w:pPr>
      <w:pStyle w:val="Footer"/>
      <w:jc w:val="center"/>
      <w:rPr>
        <w:rFonts w:asciiTheme="majorBidi" w:hAnsiTheme="majorBidi" w:cstheme="majorBidi"/>
        <w:rtl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368F99" w14:textId="77777777" w:rsidR="002D3632" w:rsidRDefault="002D3632">
      <w:pPr>
        <w:spacing w:after="0" w:line="240" w:lineRule="auto"/>
      </w:pPr>
      <w:r>
        <w:separator/>
      </w:r>
    </w:p>
  </w:footnote>
  <w:footnote w:type="continuationSeparator" w:id="0">
    <w:p w14:paraId="27603ACC" w14:textId="77777777" w:rsidR="002D3632" w:rsidRDefault="002D363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2799DD" w14:textId="6FBA1B1C" w:rsidR="00CE5598" w:rsidRDefault="00CF4858" w:rsidP="00CE5598">
    <w:pPr>
      <w:pStyle w:val="ThesisHeader"/>
    </w:pPr>
    <w:r w:rsidRPr="00CF4858">
      <w:rPr>
        <w:rFonts w:cs="Times New Roman"/>
        <w:b/>
        <w:bCs/>
        <w:noProof/>
        <w:szCs w:val="24"/>
      </w:rPr>
      <w:drawing>
        <wp:inline distT="0" distB="0" distL="0" distR="0" wp14:anchorId="51AEE1C1" wp14:editId="4F09F18D">
          <wp:extent cx="364210" cy="379633"/>
          <wp:effectExtent l="0" t="0" r="4445" b="1905"/>
          <wp:docPr id="10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 rotWithShape="1">
                  <a:blip r:embed="rId1"/>
                  <a:srcRect l="27628" r="25154" b="43528"/>
                  <a:stretch/>
                </pic:blipFill>
                <pic:spPr bwMode="auto">
                  <a:xfrm>
                    <a:off x="0" y="0"/>
                    <a:ext cx="393081" cy="409727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="00CE5598">
      <w:t>Thesis Title</w:t>
    </w:r>
  </w:p>
  <w:p w14:paraId="0A466DCF" w14:textId="77777777" w:rsidR="00CE5598" w:rsidRDefault="00CE559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1C3D86" w14:textId="7DB53383" w:rsidR="00CE5598" w:rsidRDefault="00CE5598" w:rsidP="00A1397A">
    <w:pPr>
      <w:pStyle w:val="ThesisHeader"/>
    </w:pPr>
    <w:r>
      <w:rPr>
        <w:noProof/>
      </w:rPr>
      <w:drawing>
        <wp:anchor distT="0" distB="0" distL="114300" distR="114300" simplePos="0" relativeHeight="251652096" behindDoc="1" locked="0" layoutInCell="1" allowOverlap="1" wp14:anchorId="3D5B7FD6" wp14:editId="75E1250A">
          <wp:simplePos x="0" y="0"/>
          <wp:positionH relativeFrom="column">
            <wp:posOffset>-635</wp:posOffset>
          </wp:positionH>
          <wp:positionV relativeFrom="paragraph">
            <wp:posOffset>635</wp:posOffset>
          </wp:positionV>
          <wp:extent cx="435610" cy="381000"/>
          <wp:effectExtent l="0" t="0" r="2540" b="0"/>
          <wp:wrapTight wrapText="bothSides">
            <wp:wrapPolygon edited="0">
              <wp:start x="7557" y="0"/>
              <wp:lineTo x="0" y="5400"/>
              <wp:lineTo x="0" y="14040"/>
              <wp:lineTo x="945" y="18360"/>
              <wp:lineTo x="6612" y="20520"/>
              <wp:lineTo x="14169" y="20520"/>
              <wp:lineTo x="19837" y="18360"/>
              <wp:lineTo x="20781" y="14040"/>
              <wp:lineTo x="20781" y="5400"/>
              <wp:lineTo x="13224" y="0"/>
              <wp:lineTo x="7557" y="0"/>
            </wp:wrapPolygon>
          </wp:wrapTight>
          <wp:docPr id="24" name="Picture 2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PGULogo copy.gif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5610" cy="381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>Thesis Titl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D85929" w14:textId="55444756" w:rsidR="00321EDD" w:rsidRPr="00321EDD" w:rsidRDefault="00321EDD" w:rsidP="00321E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3075FE"/>
    <w:multiLevelType w:val="multilevel"/>
    <w:tmpl w:val="EB04ADD8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F154038"/>
    <w:multiLevelType w:val="hybridMultilevel"/>
    <w:tmpl w:val="C11A84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8F4011"/>
    <w:multiLevelType w:val="multilevel"/>
    <w:tmpl w:val="22906CB4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ocumentProtection w:formatting="1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40F8"/>
    <w:rsid w:val="0001140B"/>
    <w:rsid w:val="000131A1"/>
    <w:rsid w:val="00035C73"/>
    <w:rsid w:val="00042588"/>
    <w:rsid w:val="000925FA"/>
    <w:rsid w:val="000A54DB"/>
    <w:rsid w:val="000C22C0"/>
    <w:rsid w:val="000C3669"/>
    <w:rsid w:val="000E70BD"/>
    <w:rsid w:val="00106851"/>
    <w:rsid w:val="001108D3"/>
    <w:rsid w:val="00132E9A"/>
    <w:rsid w:val="00181D23"/>
    <w:rsid w:val="00196894"/>
    <w:rsid w:val="001969BB"/>
    <w:rsid w:val="001C01D4"/>
    <w:rsid w:val="001D4805"/>
    <w:rsid w:val="001F34E2"/>
    <w:rsid w:val="001F3F50"/>
    <w:rsid w:val="00205495"/>
    <w:rsid w:val="00206D56"/>
    <w:rsid w:val="0023097F"/>
    <w:rsid w:val="002428D1"/>
    <w:rsid w:val="002553C6"/>
    <w:rsid w:val="00257B61"/>
    <w:rsid w:val="00267B8B"/>
    <w:rsid w:val="00277BE9"/>
    <w:rsid w:val="002828F0"/>
    <w:rsid w:val="002905DA"/>
    <w:rsid w:val="002D3632"/>
    <w:rsid w:val="002E0943"/>
    <w:rsid w:val="0030252A"/>
    <w:rsid w:val="00315A30"/>
    <w:rsid w:val="00321EDD"/>
    <w:rsid w:val="0032274B"/>
    <w:rsid w:val="003235C0"/>
    <w:rsid w:val="0033318D"/>
    <w:rsid w:val="00356159"/>
    <w:rsid w:val="003751D4"/>
    <w:rsid w:val="00386FBF"/>
    <w:rsid w:val="003B5118"/>
    <w:rsid w:val="003C0C7A"/>
    <w:rsid w:val="003C1241"/>
    <w:rsid w:val="003D0AAC"/>
    <w:rsid w:val="003F32E7"/>
    <w:rsid w:val="00405EC5"/>
    <w:rsid w:val="004334F7"/>
    <w:rsid w:val="00445B8A"/>
    <w:rsid w:val="00461A20"/>
    <w:rsid w:val="00466FCD"/>
    <w:rsid w:val="00486589"/>
    <w:rsid w:val="004A5DB3"/>
    <w:rsid w:val="004D244E"/>
    <w:rsid w:val="004D7489"/>
    <w:rsid w:val="004E5A9E"/>
    <w:rsid w:val="004F255A"/>
    <w:rsid w:val="004F4CA9"/>
    <w:rsid w:val="00504C57"/>
    <w:rsid w:val="005124A7"/>
    <w:rsid w:val="0053497B"/>
    <w:rsid w:val="005566E6"/>
    <w:rsid w:val="00563BF6"/>
    <w:rsid w:val="00587EE7"/>
    <w:rsid w:val="00591FED"/>
    <w:rsid w:val="005921F6"/>
    <w:rsid w:val="005A72EA"/>
    <w:rsid w:val="005D7249"/>
    <w:rsid w:val="00607B29"/>
    <w:rsid w:val="00627A6B"/>
    <w:rsid w:val="006333CD"/>
    <w:rsid w:val="00650417"/>
    <w:rsid w:val="00695E9A"/>
    <w:rsid w:val="0069626E"/>
    <w:rsid w:val="006A49B6"/>
    <w:rsid w:val="006A66FB"/>
    <w:rsid w:val="006C40F8"/>
    <w:rsid w:val="00706D8C"/>
    <w:rsid w:val="007231F3"/>
    <w:rsid w:val="00724B51"/>
    <w:rsid w:val="00734DE1"/>
    <w:rsid w:val="007405AE"/>
    <w:rsid w:val="00742015"/>
    <w:rsid w:val="00752FA1"/>
    <w:rsid w:val="00762053"/>
    <w:rsid w:val="007621B0"/>
    <w:rsid w:val="0078115F"/>
    <w:rsid w:val="007A0780"/>
    <w:rsid w:val="007A5C4B"/>
    <w:rsid w:val="007C78E3"/>
    <w:rsid w:val="007D5B1F"/>
    <w:rsid w:val="007D6A8C"/>
    <w:rsid w:val="0081199C"/>
    <w:rsid w:val="008357E3"/>
    <w:rsid w:val="008530E2"/>
    <w:rsid w:val="0087254F"/>
    <w:rsid w:val="00875157"/>
    <w:rsid w:val="00876B91"/>
    <w:rsid w:val="008913E7"/>
    <w:rsid w:val="00896306"/>
    <w:rsid w:val="008C0F94"/>
    <w:rsid w:val="008C6C0A"/>
    <w:rsid w:val="008D70B2"/>
    <w:rsid w:val="008F1565"/>
    <w:rsid w:val="008F6177"/>
    <w:rsid w:val="0091084A"/>
    <w:rsid w:val="00932F5B"/>
    <w:rsid w:val="009514D6"/>
    <w:rsid w:val="00982F32"/>
    <w:rsid w:val="009F41D4"/>
    <w:rsid w:val="00A1397A"/>
    <w:rsid w:val="00A155A5"/>
    <w:rsid w:val="00A37734"/>
    <w:rsid w:val="00A4195E"/>
    <w:rsid w:val="00A64E15"/>
    <w:rsid w:val="00AD3FB9"/>
    <w:rsid w:val="00AD5F54"/>
    <w:rsid w:val="00B018C3"/>
    <w:rsid w:val="00B47A74"/>
    <w:rsid w:val="00B542C9"/>
    <w:rsid w:val="00B567C2"/>
    <w:rsid w:val="00B82793"/>
    <w:rsid w:val="00B868C9"/>
    <w:rsid w:val="00B90B90"/>
    <w:rsid w:val="00BA045A"/>
    <w:rsid w:val="00BA3874"/>
    <w:rsid w:val="00BB08DE"/>
    <w:rsid w:val="00BB600B"/>
    <w:rsid w:val="00BD1B54"/>
    <w:rsid w:val="00BD243A"/>
    <w:rsid w:val="00C1491D"/>
    <w:rsid w:val="00C149D0"/>
    <w:rsid w:val="00C2271B"/>
    <w:rsid w:val="00C259AE"/>
    <w:rsid w:val="00C6703B"/>
    <w:rsid w:val="00CC0BD0"/>
    <w:rsid w:val="00CC3947"/>
    <w:rsid w:val="00CC3C84"/>
    <w:rsid w:val="00CD03F9"/>
    <w:rsid w:val="00CD05CE"/>
    <w:rsid w:val="00CD72D1"/>
    <w:rsid w:val="00CD7977"/>
    <w:rsid w:val="00CE20A3"/>
    <w:rsid w:val="00CE2F18"/>
    <w:rsid w:val="00CE5598"/>
    <w:rsid w:val="00CE7F8E"/>
    <w:rsid w:val="00CF1DAD"/>
    <w:rsid w:val="00CF4858"/>
    <w:rsid w:val="00D00DD6"/>
    <w:rsid w:val="00D35691"/>
    <w:rsid w:val="00D40E7A"/>
    <w:rsid w:val="00D428A4"/>
    <w:rsid w:val="00D774E9"/>
    <w:rsid w:val="00DA2CF0"/>
    <w:rsid w:val="00DA70A6"/>
    <w:rsid w:val="00DD4C57"/>
    <w:rsid w:val="00DE3725"/>
    <w:rsid w:val="00DE5AA5"/>
    <w:rsid w:val="00E12515"/>
    <w:rsid w:val="00E148D1"/>
    <w:rsid w:val="00E632B4"/>
    <w:rsid w:val="00E63BBC"/>
    <w:rsid w:val="00E64A69"/>
    <w:rsid w:val="00E77F2C"/>
    <w:rsid w:val="00E84DB2"/>
    <w:rsid w:val="00EA3851"/>
    <w:rsid w:val="00EF66A6"/>
    <w:rsid w:val="00F06501"/>
    <w:rsid w:val="00F17C1E"/>
    <w:rsid w:val="00F2083D"/>
    <w:rsid w:val="00F2247B"/>
    <w:rsid w:val="00F766C5"/>
    <w:rsid w:val="00F933B7"/>
    <w:rsid w:val="00FA7E8A"/>
    <w:rsid w:val="00FB7528"/>
    <w:rsid w:val="00FD0FBB"/>
    <w:rsid w:val="00FD1D4F"/>
    <w:rsid w:val="00FD7BF3"/>
    <w:rsid w:val="00FF3653"/>
    <w:rsid w:val="00FF61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9051510"/>
  <w15:docId w15:val="{AEDAA244-0A98-4AE8-9E97-AED8749485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Normal Thesis Text"/>
    <w:qFormat/>
    <w:rsid w:val="007405AE"/>
    <w:pPr>
      <w:spacing w:after="360" w:line="360" w:lineRule="auto"/>
      <w:jc w:val="both"/>
    </w:pPr>
    <w:rPr>
      <w:rFonts w:ascii="Times New Roman" w:eastAsia="Calibri" w:hAnsi="Times New Roman" w:cs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28D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0E7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99"/>
    <w:qFormat/>
    <w:rsid w:val="006C40F8"/>
    <w:pPr>
      <w:bidi/>
      <w:spacing w:after="0" w:line="240" w:lineRule="auto"/>
      <w:jc w:val="center"/>
    </w:pPr>
    <w:rPr>
      <w:rFonts w:eastAsia="Times New Roman" w:cs="Lotus"/>
      <w:noProof/>
      <w:sz w:val="20"/>
      <w:szCs w:val="28"/>
    </w:rPr>
  </w:style>
  <w:style w:type="character" w:customStyle="1" w:styleId="TitleChar">
    <w:name w:val="Title Char"/>
    <w:basedOn w:val="DefaultParagraphFont"/>
    <w:link w:val="Title"/>
    <w:uiPriority w:val="99"/>
    <w:rsid w:val="006C40F8"/>
    <w:rPr>
      <w:rFonts w:ascii="Times New Roman" w:eastAsia="Times New Roman" w:hAnsi="Times New Roman" w:cs="Lotus"/>
      <w:noProof/>
      <w:sz w:val="20"/>
      <w:szCs w:val="28"/>
    </w:rPr>
  </w:style>
  <w:style w:type="paragraph" w:customStyle="1" w:styleId="msonormalcxspmiddle">
    <w:name w:val="msonormalcxspmiddle"/>
    <w:basedOn w:val="Normal"/>
    <w:rsid w:val="006C40F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6C40F8"/>
    <w:pPr>
      <w:ind w:left="720"/>
      <w:contextualSpacing/>
    </w:pPr>
  </w:style>
  <w:style w:type="table" w:styleId="TableGrid">
    <w:name w:val="Table Grid"/>
    <w:basedOn w:val="TableNormal"/>
    <w:uiPriority w:val="59"/>
    <w:rsid w:val="006C40F8"/>
    <w:pPr>
      <w:spacing w:after="0" w:line="240" w:lineRule="auto"/>
    </w:pPr>
    <w:rPr>
      <w:rFonts w:ascii="Calibri" w:eastAsia="Calibri" w:hAnsi="Calibri" w:cs="Arial"/>
      <w:sz w:val="20"/>
      <w:szCs w:val="20"/>
      <w:lang w:bidi="fa-I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ubtitle">
    <w:name w:val="Subtitle"/>
    <w:basedOn w:val="Normal"/>
    <w:link w:val="SubtitleChar"/>
    <w:uiPriority w:val="99"/>
    <w:qFormat/>
    <w:rsid w:val="006C40F8"/>
    <w:pPr>
      <w:pBdr>
        <w:top w:val="single" w:sz="4" w:space="1" w:color="auto"/>
      </w:pBdr>
      <w:bidi/>
      <w:spacing w:after="0" w:line="240" w:lineRule="auto"/>
      <w:jc w:val="lowKashida"/>
    </w:pPr>
    <w:rPr>
      <w:rFonts w:eastAsia="Times New Roman" w:cs="Times New Roman"/>
      <w:noProof/>
      <w:sz w:val="20"/>
      <w:szCs w:val="28"/>
    </w:rPr>
  </w:style>
  <w:style w:type="character" w:customStyle="1" w:styleId="SubtitleChar">
    <w:name w:val="Subtitle Char"/>
    <w:basedOn w:val="DefaultParagraphFont"/>
    <w:link w:val="Subtitle"/>
    <w:uiPriority w:val="99"/>
    <w:rsid w:val="006C40F8"/>
    <w:rPr>
      <w:rFonts w:ascii="Times New Roman" w:eastAsia="Times New Roman" w:hAnsi="Times New Roman" w:cs="Times New Roman"/>
      <w:noProof/>
      <w:sz w:val="20"/>
      <w:szCs w:val="28"/>
    </w:rPr>
  </w:style>
  <w:style w:type="paragraph" w:styleId="Footer">
    <w:name w:val="footer"/>
    <w:basedOn w:val="Normal"/>
    <w:link w:val="FooterChar"/>
    <w:uiPriority w:val="99"/>
    <w:unhideWhenUsed/>
    <w:rsid w:val="006C40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40F8"/>
    <w:rPr>
      <w:rFonts w:ascii="Calibri" w:eastAsia="Calibri" w:hAnsi="Calibri" w:cs="Arial"/>
    </w:rPr>
  </w:style>
  <w:style w:type="character" w:customStyle="1" w:styleId="apple-converted-space">
    <w:name w:val="apple-converted-space"/>
    <w:basedOn w:val="DefaultParagraphFont"/>
    <w:rsid w:val="006C40F8"/>
  </w:style>
  <w:style w:type="character" w:styleId="Strong">
    <w:name w:val="Strong"/>
    <w:basedOn w:val="DefaultParagraphFont"/>
    <w:uiPriority w:val="22"/>
    <w:qFormat/>
    <w:rsid w:val="006C40F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695E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5E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5E9A"/>
    <w:rPr>
      <w:rFonts w:ascii="Calibri" w:eastAsia="Calibri" w:hAnsi="Calibri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5E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5E9A"/>
    <w:rPr>
      <w:rFonts w:ascii="Calibri" w:eastAsia="Calibri" w:hAnsi="Calibri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5E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5E9A"/>
    <w:rPr>
      <w:rFonts w:ascii="Segoe UI" w:eastAsia="Calibr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309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097F"/>
    <w:rPr>
      <w:rFonts w:ascii="Calibri" w:eastAsia="Calibri" w:hAnsi="Calibri" w:cs="Arial"/>
    </w:rPr>
  </w:style>
  <w:style w:type="paragraph" w:customStyle="1" w:styleId="SectionTitle">
    <w:name w:val="Section Title"/>
    <w:basedOn w:val="Normal"/>
    <w:qFormat/>
    <w:rsid w:val="003C0C7A"/>
    <w:pPr>
      <w:spacing w:before="600" w:after="600" w:line="240" w:lineRule="auto"/>
      <w:jc w:val="center"/>
      <w:outlineLvl w:val="1"/>
    </w:pPr>
    <w:rPr>
      <w:rFonts w:ascii="Times New Roman Bold" w:eastAsia="Times New Roman" w:hAnsi="Times New Roman Bold" w:cs="Times New Roman"/>
      <w:b/>
      <w:bCs/>
      <w:sz w:val="32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2428D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428D1"/>
    <w:pPr>
      <w:spacing w:line="259" w:lineRule="auto"/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2428D1"/>
    <w:pPr>
      <w:spacing w:after="100" w:line="259" w:lineRule="auto"/>
      <w:ind w:left="220"/>
    </w:pPr>
    <w:rPr>
      <w:rFonts w:asciiTheme="minorHAnsi" w:eastAsiaTheme="minorEastAsia" w:hAnsiTheme="minorHAnsi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2428D1"/>
    <w:pPr>
      <w:spacing w:after="100" w:line="259" w:lineRule="auto"/>
    </w:pPr>
    <w:rPr>
      <w:rFonts w:asciiTheme="minorHAnsi" w:eastAsiaTheme="minorEastAsia" w:hAnsiTheme="minorHAnsi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2428D1"/>
    <w:pPr>
      <w:spacing w:after="100" w:line="259" w:lineRule="auto"/>
      <w:ind w:left="440"/>
    </w:pPr>
    <w:rPr>
      <w:rFonts w:asciiTheme="minorHAnsi" w:eastAsiaTheme="minorEastAsia" w:hAnsiTheme="minorHAnsi" w:cs="Times New Roman"/>
    </w:rPr>
  </w:style>
  <w:style w:type="character" w:styleId="Hyperlink">
    <w:name w:val="Hyperlink"/>
    <w:basedOn w:val="DefaultParagraphFont"/>
    <w:uiPriority w:val="99"/>
    <w:unhideWhenUsed/>
    <w:rsid w:val="002428D1"/>
    <w:rPr>
      <w:color w:val="0563C1" w:themeColor="hyperlink"/>
      <w:u w:val="single"/>
    </w:rPr>
  </w:style>
  <w:style w:type="paragraph" w:customStyle="1" w:styleId="ChapterTitle">
    <w:name w:val="Chapter Title"/>
    <w:basedOn w:val="Normal"/>
    <w:qFormat/>
    <w:rsid w:val="001F34E2"/>
    <w:pPr>
      <w:pageBreakBefore/>
      <w:spacing w:before="960" w:after="1440" w:line="240" w:lineRule="auto"/>
      <w:jc w:val="right"/>
      <w:outlineLvl w:val="0"/>
    </w:pPr>
    <w:rPr>
      <w:rFonts w:ascii="Times New Roman Bold" w:hAnsi="Times New Roman Bold"/>
      <w:b/>
      <w:bCs/>
      <w:sz w:val="36"/>
      <w:szCs w:val="20"/>
    </w:rPr>
  </w:style>
  <w:style w:type="paragraph" w:customStyle="1" w:styleId="ChapterSectionTitle1">
    <w:name w:val="Chapter Section Title 1"/>
    <w:basedOn w:val="Normal"/>
    <w:qFormat/>
    <w:rsid w:val="002428D1"/>
    <w:pPr>
      <w:keepNext/>
      <w:spacing w:before="360" w:after="240" w:line="240" w:lineRule="auto"/>
      <w:outlineLvl w:val="1"/>
    </w:pPr>
    <w:rPr>
      <w:rFonts w:ascii="Times New Roman Bold" w:hAnsi="Times New Roman Bold"/>
      <w:b/>
      <w:sz w:val="28"/>
    </w:rPr>
  </w:style>
  <w:style w:type="paragraph" w:customStyle="1" w:styleId="ChapterSection">
    <w:name w:val="Chapter Section"/>
    <w:basedOn w:val="Normal"/>
    <w:qFormat/>
    <w:rsid w:val="005124A7"/>
    <w:pPr>
      <w:spacing w:before="8400" w:after="0" w:line="240" w:lineRule="auto"/>
      <w:contextualSpacing/>
      <w:jc w:val="right"/>
    </w:pPr>
    <w:rPr>
      <w:rFonts w:ascii="Rockwell Extra Bold" w:hAnsi="Rockwell Extra Bold" w:cs="Times New Roman"/>
      <w:b/>
      <w:bCs/>
      <w:sz w:val="5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D40E7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TableText">
    <w:name w:val="Table Text"/>
    <w:basedOn w:val="Normal"/>
    <w:qFormat/>
    <w:rsid w:val="001F34E2"/>
    <w:pPr>
      <w:spacing w:after="0" w:line="240" w:lineRule="auto"/>
      <w:jc w:val="center"/>
    </w:pPr>
    <w:rPr>
      <w:rFonts w:cs="Times New Roman"/>
      <w:sz w:val="22"/>
      <w:lang w:bidi="fa-IR"/>
    </w:rPr>
  </w:style>
  <w:style w:type="paragraph" w:customStyle="1" w:styleId="TableColumnTitle">
    <w:name w:val="Table Column Title"/>
    <w:basedOn w:val="TableText"/>
    <w:qFormat/>
    <w:rsid w:val="00257B61"/>
    <w:rPr>
      <w:rFonts w:ascii="Times New Roman Bold" w:hAnsi="Times New Roman Bold"/>
      <w:b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257B6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ableCaption">
    <w:name w:val="Table Caption"/>
    <w:basedOn w:val="Caption"/>
    <w:qFormat/>
    <w:rsid w:val="00257B61"/>
    <w:pPr>
      <w:spacing w:before="240" w:after="0"/>
      <w:jc w:val="center"/>
    </w:pPr>
    <w:rPr>
      <w:rFonts w:ascii="Times New Roman Bold" w:hAnsi="Times New Roman Bold"/>
      <w:b/>
      <w:i w:val="0"/>
      <w:color w:val="auto"/>
      <w:sz w:val="20"/>
    </w:rPr>
  </w:style>
  <w:style w:type="character" w:styleId="PlaceholderText">
    <w:name w:val="Placeholder Text"/>
    <w:basedOn w:val="DefaultParagraphFont"/>
    <w:uiPriority w:val="99"/>
    <w:semiHidden/>
    <w:rsid w:val="00607B29"/>
    <w:rPr>
      <w:color w:val="808080"/>
    </w:rPr>
  </w:style>
  <w:style w:type="paragraph" w:customStyle="1" w:styleId="EnglishAbstractText">
    <w:name w:val="English Abstract Text"/>
    <w:basedOn w:val="Normal"/>
    <w:qFormat/>
    <w:rsid w:val="001108D3"/>
    <w:pPr>
      <w:spacing w:after="240" w:line="240" w:lineRule="auto"/>
    </w:pPr>
    <w:rPr>
      <w:rFonts w:ascii="Arial" w:hAnsi="Arial"/>
    </w:rPr>
  </w:style>
  <w:style w:type="paragraph" w:customStyle="1" w:styleId="EnglishKeywords">
    <w:name w:val="English Keywords"/>
    <w:basedOn w:val="EnglishAbstractText"/>
    <w:qFormat/>
    <w:rsid w:val="001108D3"/>
    <w:pPr>
      <w:spacing w:before="480" w:after="0"/>
    </w:pPr>
    <w:rPr>
      <w:bCs/>
      <w:i/>
    </w:rPr>
  </w:style>
  <w:style w:type="paragraph" w:customStyle="1" w:styleId="DedicationText">
    <w:name w:val="Dedication Text"/>
    <w:basedOn w:val="Normal"/>
    <w:qFormat/>
    <w:rsid w:val="003C0C7A"/>
    <w:pPr>
      <w:spacing w:after="240"/>
    </w:pPr>
    <w:rPr>
      <w:rFonts w:ascii="Blackadder ITC" w:eastAsia="B Nazanin" w:hAnsi="Blackadder ITC" w:cs="Times New Roman"/>
      <w:sz w:val="32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unhideWhenUsed/>
    <w:rsid w:val="008530E2"/>
    <w:pPr>
      <w:spacing w:after="0"/>
    </w:pPr>
  </w:style>
  <w:style w:type="paragraph" w:customStyle="1" w:styleId="ThesisNormalText">
    <w:name w:val="Thesis Normal Text"/>
    <w:basedOn w:val="Normal"/>
    <w:qFormat/>
    <w:rsid w:val="00DA2CF0"/>
    <w:pPr>
      <w:spacing w:after="240" w:line="276" w:lineRule="auto"/>
    </w:pPr>
    <w:rPr>
      <w:rFonts w:cs="Times New Roman"/>
      <w:szCs w:val="24"/>
    </w:rPr>
  </w:style>
  <w:style w:type="paragraph" w:customStyle="1" w:styleId="ChapterSectionTitle2">
    <w:name w:val="Chapter Section Title 2"/>
    <w:basedOn w:val="ChapterSectionTitle1"/>
    <w:qFormat/>
    <w:rsid w:val="00876B91"/>
    <w:pPr>
      <w:spacing w:before="240"/>
      <w:outlineLvl w:val="2"/>
    </w:pPr>
    <w:rPr>
      <w:sz w:val="24"/>
    </w:rPr>
  </w:style>
  <w:style w:type="paragraph" w:customStyle="1" w:styleId="ChapterSectionTitle3">
    <w:name w:val="Chapter Section Title 3"/>
    <w:basedOn w:val="ChapterSectionTitle2"/>
    <w:qFormat/>
    <w:rsid w:val="00876B91"/>
    <w:pPr>
      <w:spacing w:after="120"/>
      <w:jc w:val="left"/>
      <w:outlineLvl w:val="3"/>
    </w:pPr>
    <w:rPr>
      <w:i/>
      <w:sz w:val="22"/>
    </w:rPr>
  </w:style>
  <w:style w:type="paragraph" w:customStyle="1" w:styleId="FigureCaption">
    <w:name w:val="Figure Caption"/>
    <w:basedOn w:val="Caption"/>
    <w:qFormat/>
    <w:rsid w:val="006A49B6"/>
    <w:pPr>
      <w:spacing w:after="240"/>
      <w:jc w:val="center"/>
    </w:pPr>
    <w:rPr>
      <w:rFonts w:ascii="Times New Roman Bold" w:hAnsi="Times New Roman Bold"/>
      <w:b/>
      <w:i w:val="0"/>
      <w:color w:val="auto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7D6A8C"/>
    <w:pPr>
      <w:spacing w:after="100"/>
      <w:ind w:left="720"/>
    </w:pPr>
  </w:style>
  <w:style w:type="paragraph" w:customStyle="1" w:styleId="NameonEnglishCover">
    <w:name w:val="Name on English Cover"/>
    <w:basedOn w:val="Normal"/>
    <w:qFormat/>
    <w:rsid w:val="004F255A"/>
    <w:pPr>
      <w:spacing w:after="0" w:line="240" w:lineRule="auto"/>
      <w:jc w:val="center"/>
    </w:pPr>
    <w:rPr>
      <w:rFonts w:eastAsia="B Nazanin" w:cs="Times New Roman"/>
      <w:b/>
      <w:bCs/>
      <w:noProof/>
      <w:color w:val="002060"/>
      <w:sz w:val="32"/>
      <w:szCs w:val="32"/>
    </w:rPr>
  </w:style>
  <w:style w:type="paragraph" w:customStyle="1" w:styleId="Style1">
    <w:name w:val="Style1"/>
    <w:basedOn w:val="Normal"/>
    <w:qFormat/>
    <w:rsid w:val="004F255A"/>
    <w:pPr>
      <w:autoSpaceDE w:val="0"/>
      <w:autoSpaceDN w:val="0"/>
      <w:adjustRightInd w:val="0"/>
      <w:spacing w:after="0"/>
      <w:jc w:val="center"/>
    </w:pPr>
    <w:rPr>
      <w:rFonts w:cs="Times New Roman"/>
      <w:b/>
      <w:bCs/>
      <w:color w:val="002060"/>
      <w:sz w:val="32"/>
      <w:szCs w:val="32"/>
    </w:rPr>
  </w:style>
  <w:style w:type="paragraph" w:customStyle="1" w:styleId="PGUinEnglish">
    <w:name w:val="PGU in English"/>
    <w:basedOn w:val="Normal"/>
    <w:qFormat/>
    <w:rsid w:val="00B018C3"/>
    <w:pPr>
      <w:tabs>
        <w:tab w:val="left" w:pos="8505"/>
      </w:tabs>
      <w:spacing w:line="240" w:lineRule="auto"/>
      <w:jc w:val="center"/>
    </w:pPr>
    <w:rPr>
      <w:rFonts w:ascii="Old English Text MT" w:hAnsi="Old English Text MT" w:cs="Times New Roman"/>
      <w:bCs/>
      <w:color w:val="002060"/>
      <w:sz w:val="40"/>
      <w:szCs w:val="40"/>
      <w14:shadow w14:blurRad="38100" w14:dist="19050" w14:dir="2700000" w14:sx="100000" w14:sy="100000" w14:kx="0" w14:ky="0" w14:algn="tl">
        <w14:schemeClr w14:val="dk1">
          <w14:alpha w14:val="60000"/>
        </w14:schemeClr>
      </w14:shadow>
      <w14:textOutline w14:w="0" w14:cap="flat" w14:cmpd="sng" w14:algn="ctr">
        <w14:noFill/>
        <w14:prstDash w14:val="solid"/>
        <w14:round/>
      </w14:textOutline>
    </w:rPr>
  </w:style>
  <w:style w:type="paragraph" w:customStyle="1" w:styleId="StudentNameInsidePage">
    <w:name w:val="Student Name Inside Page"/>
    <w:basedOn w:val="ThesisNormalText"/>
    <w:qFormat/>
    <w:rsid w:val="00356159"/>
    <w:pPr>
      <w:spacing w:before="480" w:after="480" w:line="240" w:lineRule="auto"/>
      <w:contextualSpacing/>
      <w:jc w:val="center"/>
    </w:pPr>
    <w:rPr>
      <w:rFonts w:ascii="Times New Roman Bold" w:hAnsi="Times New Roman Bold"/>
      <w:b/>
      <w:bCs/>
      <w:sz w:val="28"/>
    </w:rPr>
  </w:style>
  <w:style w:type="paragraph" w:customStyle="1" w:styleId="ThesisTitleInsidePage">
    <w:name w:val="Thesis Title Inside Page"/>
    <w:basedOn w:val="ThesisNormalText"/>
    <w:qFormat/>
    <w:rsid w:val="00356159"/>
    <w:pPr>
      <w:spacing w:before="480" w:after="480" w:line="240" w:lineRule="auto"/>
      <w:contextualSpacing/>
      <w:jc w:val="center"/>
    </w:pPr>
    <w:rPr>
      <w:b/>
      <w:bCs/>
      <w:sz w:val="36"/>
      <w:szCs w:val="36"/>
      <w:lang w:bidi="fa-IR"/>
    </w:rPr>
  </w:style>
  <w:style w:type="paragraph" w:customStyle="1" w:styleId="ThesisHeader">
    <w:name w:val="Thesis Header"/>
    <w:basedOn w:val="Header"/>
    <w:qFormat/>
    <w:rsid w:val="00A1397A"/>
    <w:pPr>
      <w:jc w:val="left"/>
    </w:pPr>
    <w:rPr>
      <w:i/>
      <w:color w:val="A6A6A6" w:themeColor="background1" w:themeShade="A6"/>
      <w:sz w:val="20"/>
      <w:lang w:bidi="fa-IR"/>
    </w:rPr>
  </w:style>
  <w:style w:type="paragraph" w:customStyle="1" w:styleId="a">
    <w:name w:val="عنوان پارسا به فارسی"/>
    <w:basedOn w:val="Normal"/>
    <w:qFormat/>
    <w:rsid w:val="00386FBF"/>
    <w:pPr>
      <w:spacing w:before="360" w:after="600" w:line="240" w:lineRule="auto"/>
      <w:jc w:val="center"/>
    </w:pPr>
    <w:rPr>
      <w:rFonts w:ascii="Times New Roman Bold" w:hAnsi="Times New Roman Bold" w:cs="B Kourosh"/>
      <w:b/>
      <w:bCs/>
      <w:sz w:val="32"/>
      <w:szCs w:val="32"/>
    </w:rPr>
  </w:style>
  <w:style w:type="paragraph" w:customStyle="1" w:styleId="a0">
    <w:name w:val="نام دانشجو به فارسی در چکیده"/>
    <w:basedOn w:val="Normal"/>
    <w:qFormat/>
    <w:rsid w:val="00E77F2C"/>
    <w:pPr>
      <w:jc w:val="center"/>
    </w:pPr>
    <w:rPr>
      <w:rFonts w:cs="B Nazanin"/>
      <w:bCs/>
      <w:szCs w:val="28"/>
    </w:rPr>
  </w:style>
  <w:style w:type="paragraph" w:customStyle="1" w:styleId="a1">
    <w:name w:val="متن چکیده فارسی"/>
    <w:basedOn w:val="Normal"/>
    <w:qFormat/>
    <w:rsid w:val="00386FBF"/>
    <w:pPr>
      <w:bidi/>
      <w:spacing w:after="240"/>
    </w:pPr>
    <w:rPr>
      <w:rFonts w:cs="B Nazanin"/>
      <w:sz w:val="22"/>
      <w:szCs w:val="24"/>
    </w:rPr>
  </w:style>
  <w:style w:type="paragraph" w:customStyle="1" w:styleId="a2">
    <w:name w:val="واژگان کلیدی فارسی"/>
    <w:basedOn w:val="a1"/>
    <w:qFormat/>
    <w:rsid w:val="004E5A9E"/>
    <w:pPr>
      <w:tabs>
        <w:tab w:val="left" w:pos="7553"/>
      </w:tabs>
      <w:spacing w:before="480" w:after="0" w:line="240" w:lineRule="auto"/>
      <w:contextualSpacing/>
      <w:jc w:val="left"/>
    </w:pPr>
    <w:rPr>
      <w:rFonts w:eastAsia="B Nazanin"/>
      <w:iCs/>
    </w:rPr>
  </w:style>
  <w:style w:type="paragraph" w:customStyle="1" w:styleId="a3">
    <w:name w:val="متن فارسی عادی"/>
    <w:basedOn w:val="Normal"/>
    <w:qFormat/>
    <w:rsid w:val="004E5A9E"/>
    <w:pPr>
      <w:bidi/>
      <w:spacing w:after="0" w:line="240" w:lineRule="auto"/>
    </w:pPr>
    <w:rPr>
      <w:rFonts w:cs="B Nazanin"/>
      <w:sz w:val="22"/>
      <w:szCs w:val="24"/>
    </w:rPr>
  </w:style>
  <w:style w:type="paragraph" w:customStyle="1" w:styleId="a4">
    <w:name w:val="متن فارسی میان چین"/>
    <w:basedOn w:val="a3"/>
    <w:qFormat/>
    <w:rsid w:val="00C6703B"/>
    <w:pPr>
      <w:jc w:val="center"/>
    </w:pPr>
  </w:style>
  <w:style w:type="paragraph" w:customStyle="1" w:styleId="a5">
    <w:name w:val="نام دانشگاه در جلد فارسی"/>
    <w:basedOn w:val="Normal"/>
    <w:qFormat/>
    <w:rsid w:val="006333CD"/>
    <w:pPr>
      <w:bidi/>
      <w:spacing w:after="240" w:line="240" w:lineRule="auto"/>
      <w:jc w:val="center"/>
    </w:pPr>
    <w:rPr>
      <w:rFonts w:ascii="Times New Roman Bold" w:hAnsi="Times New Roman Bold" w:cs="B Arash"/>
      <w:b/>
      <w:bCs/>
      <w:sz w:val="40"/>
      <w:szCs w:val="44"/>
      <w:lang w:bidi="fa-IR"/>
    </w:rPr>
  </w:style>
  <w:style w:type="paragraph" w:customStyle="1" w:styleId="a6">
    <w:name w:val="نام دانشکده روی جلد فارسی"/>
    <w:basedOn w:val="Normal"/>
    <w:qFormat/>
    <w:rsid w:val="006333CD"/>
    <w:pPr>
      <w:bidi/>
      <w:spacing w:line="240" w:lineRule="auto"/>
      <w:jc w:val="center"/>
    </w:pPr>
    <w:rPr>
      <w:rFonts w:ascii="Times New Roman Bold" w:hAnsi="Times New Roman Bold" w:cs="B Kourosh"/>
      <w:b/>
      <w:bCs/>
      <w:sz w:val="28"/>
      <w:szCs w:val="28"/>
    </w:rPr>
  </w:style>
  <w:style w:type="paragraph" w:customStyle="1" w:styleId="a7">
    <w:name w:val="عنوان پارسی روی جلد فارسی"/>
    <w:basedOn w:val="a"/>
    <w:qFormat/>
    <w:rsid w:val="00CD72D1"/>
    <w:pPr>
      <w:bidi/>
      <w:contextualSpacing/>
    </w:pPr>
    <w:rPr>
      <w:szCs w:val="36"/>
    </w:rPr>
  </w:style>
  <w:style w:type="paragraph" w:customStyle="1" w:styleId="a8">
    <w:name w:val="رشته گرایش روی جلد فارسی"/>
    <w:basedOn w:val="a4"/>
    <w:qFormat/>
    <w:rsid w:val="00BD1B54"/>
    <w:pPr>
      <w:spacing w:after="360"/>
    </w:pPr>
    <w:rPr>
      <w:bCs/>
      <w:szCs w:val="28"/>
    </w:rPr>
  </w:style>
  <w:style w:type="paragraph" w:customStyle="1" w:styleId="a9">
    <w:name w:val="نام روی جلد فارسی"/>
    <w:basedOn w:val="a4"/>
    <w:qFormat/>
    <w:rsid w:val="00BD1B54"/>
    <w:pPr>
      <w:spacing w:after="360"/>
      <w:contextualSpacing/>
    </w:pPr>
    <w:rPr>
      <w:bCs/>
      <w:szCs w:val="28"/>
    </w:rPr>
  </w:style>
  <w:style w:type="paragraph" w:customStyle="1" w:styleId="ThesisTitleonEnglishCover">
    <w:name w:val="Thesis Title on English Cover"/>
    <w:basedOn w:val="Normal"/>
    <w:qFormat/>
    <w:rsid w:val="00E148D1"/>
    <w:pPr>
      <w:spacing w:before="1200" w:after="1080"/>
      <w:contextualSpacing/>
      <w:jc w:val="center"/>
    </w:pPr>
    <w:rPr>
      <w:rFonts w:ascii="Times New Roman Bold" w:hAnsi="Times New Roman Bold"/>
      <w:b/>
      <w:bCs/>
      <w:color w:val="002060"/>
      <w:sz w:val="36"/>
      <w:szCs w:val="36"/>
      <w:lang w:bidi="fa-IR"/>
    </w:rPr>
  </w:style>
  <w:style w:type="paragraph" w:customStyle="1" w:styleId="CourseTitleonEnglishCover">
    <w:name w:val="Course Title on English Cover"/>
    <w:basedOn w:val="Normal"/>
    <w:qFormat/>
    <w:rsid w:val="00E148D1"/>
    <w:pPr>
      <w:spacing w:after="720" w:line="240" w:lineRule="auto"/>
      <w:jc w:val="center"/>
    </w:pPr>
    <w:rPr>
      <w:rFonts w:cs="Times New Roman"/>
      <w:color w:val="002060"/>
      <w:sz w:val="32"/>
      <w:szCs w:val="32"/>
      <w14:shadow w14:blurRad="38100" w14:dist="19050" w14:dir="2700000" w14:sx="100000" w14:sy="100000" w14:kx="0" w14:ky="0" w14:algn="tl">
        <w14:schemeClr w14:val="dk1">
          <w14:alpha w14:val="60000"/>
        </w14:schemeClr>
      </w14:shadow>
      <w14:textOutline w14:w="0" w14:cap="flat" w14:cmpd="sng" w14:algn="ctr">
        <w14:noFill/>
        <w14:prstDash w14:val="solid"/>
        <w14:round/>
      </w14:textOutline>
    </w:rPr>
  </w:style>
  <w:style w:type="paragraph" w:customStyle="1" w:styleId="FacultyName">
    <w:name w:val="Faculty Name"/>
    <w:basedOn w:val="Normal"/>
    <w:qFormat/>
    <w:rsid w:val="00E148D1"/>
    <w:pPr>
      <w:spacing w:after="840" w:line="240" w:lineRule="auto"/>
      <w:jc w:val="center"/>
    </w:pPr>
    <w:rPr>
      <w:rFonts w:cs="Times New Roman"/>
      <w:b/>
      <w:bCs/>
      <w:color w:val="002060"/>
      <w:sz w:val="28"/>
      <w:szCs w:val="28"/>
    </w:rPr>
  </w:style>
  <w:style w:type="paragraph" w:customStyle="1" w:styleId="DegreeTitleonEnglishCover">
    <w:name w:val="Degree Title on English Cover"/>
    <w:basedOn w:val="Normal"/>
    <w:qFormat/>
    <w:rsid w:val="00E148D1"/>
    <w:pPr>
      <w:spacing w:after="0" w:line="240" w:lineRule="auto"/>
      <w:jc w:val="center"/>
    </w:pPr>
    <w:rPr>
      <w:rFonts w:cs="Times New Roman"/>
      <w:color w:val="002060"/>
      <w:sz w:val="32"/>
      <w:szCs w:val="32"/>
    </w:rPr>
  </w:style>
  <w:style w:type="paragraph" w:customStyle="1" w:styleId="DateonEnglishCover">
    <w:name w:val="Date on English Cover"/>
    <w:basedOn w:val="Normal"/>
    <w:qFormat/>
    <w:rsid w:val="00E148D1"/>
    <w:pPr>
      <w:spacing w:before="360" w:after="0" w:line="240" w:lineRule="auto"/>
      <w:jc w:val="center"/>
    </w:pPr>
    <w:rPr>
      <w:rFonts w:cs="Times New Roman"/>
      <w:b/>
      <w:bCs/>
      <w:color w:val="002060"/>
      <w:sz w:val="28"/>
      <w:szCs w:val="28"/>
    </w:rPr>
  </w:style>
  <w:style w:type="table" w:styleId="PlainTable4">
    <w:name w:val="Plain Table 4"/>
    <w:basedOn w:val="TableNormal"/>
    <w:uiPriority w:val="44"/>
    <w:rsid w:val="004A5DB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3.xml"/><Relationship Id="rId18" Type="http://schemas.openxmlformats.org/officeDocument/2006/relationships/footer" Target="footer5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gi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3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70503F0-A5CD-4501-8583-9C91C51B8489}"/>
      </w:docPartPr>
      <w:docPartBody>
        <w:p w:rsidR="00801F38" w:rsidRDefault="00801F38"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0633D16EAC504407910231E1925D18B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F820BA-14B0-49E9-B0A8-C713A0B7AC3D}"/>
      </w:docPartPr>
      <w:docPartBody>
        <w:p w:rsidR="00801F38" w:rsidRDefault="00801F38" w:rsidP="00801F38">
          <w:pPr>
            <w:pStyle w:val="0633D16EAC504407910231E1925D18B4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763EED7840E44425B071300C54179F7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CE3094C-83A7-4C2A-A0A2-6C9E69520B40}"/>
      </w:docPartPr>
      <w:docPartBody>
        <w:p w:rsidR="00801F38" w:rsidRDefault="00801F38" w:rsidP="00801F38">
          <w:pPr>
            <w:pStyle w:val="763EED7840E44425B071300C54179F79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F1E0284740EA409F85B44428ACA43C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5150BD2-9464-4E12-9BF3-BB34E01081F3}"/>
      </w:docPartPr>
      <w:docPartBody>
        <w:p w:rsidR="00801F38" w:rsidRDefault="00801F38" w:rsidP="00801F38">
          <w:pPr>
            <w:pStyle w:val="F1E0284740EA409F85B44428ACA43C53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AF20C1260F374BFD834D146BC88DD9D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17062E-5905-4287-89CA-3B9F06CDC25E}"/>
      </w:docPartPr>
      <w:docPartBody>
        <w:p w:rsidR="00801F38" w:rsidRDefault="00801F38" w:rsidP="00801F38">
          <w:pPr>
            <w:pStyle w:val="AF20C1260F374BFD834D146BC88DD9DE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012D2C0952384BFFA62B03E60FA050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600E5F-C7FA-4C16-A0F0-A07512E331D1}"/>
      </w:docPartPr>
      <w:docPartBody>
        <w:p w:rsidR="00801F38" w:rsidRDefault="00801F38" w:rsidP="00801F38">
          <w:pPr>
            <w:pStyle w:val="012D2C0952384BFFA62B03E60FA05098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3370A89466C64B139CED625DF3D4ED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05618CB-565F-4FA0-ADDB-CC9AF80D9FE5}"/>
      </w:docPartPr>
      <w:docPartBody>
        <w:p w:rsidR="00801F38" w:rsidRDefault="00801F38" w:rsidP="00801F38">
          <w:pPr>
            <w:pStyle w:val="3370A89466C64B139CED625DF3D4ED09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45E63AD967B6463B8E38351BF27D37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9084864-5C4D-4768-80A2-0C157854E738}"/>
      </w:docPartPr>
      <w:docPartBody>
        <w:p w:rsidR="00801F38" w:rsidRDefault="00801F38" w:rsidP="00801F38">
          <w:pPr>
            <w:pStyle w:val="45E63AD967B6463B8E38351BF27D37A5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DC9AF8FEE2624A6AA2DA4A33F29F2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653C00-0A6F-4AF6-B78A-B9B3361DE725}"/>
      </w:docPartPr>
      <w:docPartBody>
        <w:p w:rsidR="00801F38" w:rsidRDefault="00801F38" w:rsidP="00801F38">
          <w:pPr>
            <w:pStyle w:val="DC9AF8FEE2624A6AA2DA4A33F29F2F05"/>
          </w:pPr>
          <w:r w:rsidRPr="00124FFF">
            <w:rPr>
              <w:rStyle w:val="PlaceholderText"/>
            </w:rPr>
            <w:t>Choose an item.</w:t>
          </w:r>
        </w:p>
      </w:docPartBody>
    </w:docPart>
    <w:docPart>
      <w:docPartPr>
        <w:name w:val="F1509A6C47B84A57B344EA2C83B0E25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CC7431-3141-4E87-BFA0-BE4E62594B10}"/>
      </w:docPartPr>
      <w:docPartBody>
        <w:p w:rsidR="00801F38" w:rsidRDefault="00E75BD8" w:rsidP="00E75BD8">
          <w:pPr>
            <w:pStyle w:val="F1509A6C47B84A57B344EA2C83B0E2542"/>
          </w:pPr>
          <w:r w:rsidRPr="00124FFF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 New Roman Bold">
    <w:altName w:val="Times New Roman"/>
    <w:panose1 w:val="00000000000000000000"/>
    <w:charset w:val="00"/>
    <w:family w:val="roman"/>
    <w:notTrueType/>
    <w:pitch w:val="default"/>
  </w:font>
  <w:font w:name="Rockwell Extra Bold">
    <w:panose1 w:val="02060903040505020403"/>
    <w:charset w:val="00"/>
    <w:family w:val="roman"/>
    <w:pitch w:val="variable"/>
    <w:sig w:usb0="00000003" w:usb1="00000000" w:usb2="00000000" w:usb3="00000000" w:csb0="00000001" w:csb1="00000000"/>
  </w:font>
  <w:font w:name="Blackadder ITC">
    <w:panose1 w:val="04020505051007020D02"/>
    <w:charset w:val="00"/>
    <w:family w:val="decorative"/>
    <w:pitch w:val="variable"/>
    <w:sig w:usb0="00000003" w:usb1="00000000" w:usb2="00000000" w:usb3="00000000" w:csb0="00000001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Old English Text MT">
    <w:altName w:val="Brush Script MT"/>
    <w:panose1 w:val="03040902040508030806"/>
    <w:charset w:val="00"/>
    <w:family w:val="script"/>
    <w:pitch w:val="variable"/>
    <w:sig w:usb0="00000003" w:usb1="00000000" w:usb2="00000000" w:usb3="00000000" w:csb0="00000001" w:csb1="00000000"/>
  </w:font>
  <w:font w:name="B Kourosh">
    <w:altName w:val="Arial"/>
    <w:charset w:val="B2"/>
    <w:family w:val="auto"/>
    <w:pitch w:val="variable"/>
    <w:sig w:usb0="00002001" w:usb1="80000000" w:usb2="00000008" w:usb3="00000000" w:csb0="00000040" w:csb1="00000000"/>
  </w:font>
  <w:font w:name="B Arash">
    <w:altName w:val="Arial"/>
    <w:charset w:val="B2"/>
    <w:family w:val="auto"/>
    <w:pitch w:val="variable"/>
    <w:sig w:usb0="00002001" w:usb1="80000000" w:usb2="00000008" w:usb3="00000000" w:csb0="0000004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01F38"/>
    <w:rsid w:val="00020B6A"/>
    <w:rsid w:val="001D2DA5"/>
    <w:rsid w:val="00235C5F"/>
    <w:rsid w:val="007A5648"/>
    <w:rsid w:val="00801F38"/>
    <w:rsid w:val="00E75B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75BD8"/>
    <w:rPr>
      <w:color w:val="808080"/>
    </w:rPr>
  </w:style>
  <w:style w:type="paragraph" w:customStyle="1" w:styleId="0633D16EAC504407910231E1925D18B4">
    <w:name w:val="0633D16EAC504407910231E1925D18B4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763EED7840E44425B071300C54179F79">
    <w:name w:val="763EED7840E44425B071300C54179F79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F1E0284740EA409F85B44428ACA43C53">
    <w:name w:val="F1E0284740EA409F85B44428ACA43C53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AF20C1260F374BFD834D146BC88DD9DE">
    <w:name w:val="AF20C1260F374BFD834D146BC88DD9DE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012D2C0952384BFFA62B03E60FA05098">
    <w:name w:val="012D2C0952384BFFA62B03E60FA05098"/>
    <w:rsid w:val="00801F38"/>
    <w:pPr>
      <w:bidi/>
    </w:pPr>
  </w:style>
  <w:style w:type="paragraph" w:customStyle="1" w:styleId="3370A89466C64B139CED625DF3D4ED09">
    <w:name w:val="3370A89466C64B139CED625DF3D4ED09"/>
    <w:rsid w:val="00801F38"/>
    <w:pPr>
      <w:spacing w:after="360" w:line="360" w:lineRule="auto"/>
      <w:jc w:val="both"/>
    </w:pPr>
    <w:rPr>
      <w:rFonts w:ascii="Times New Roman" w:eastAsia="Calibri" w:hAnsi="Times New Roman" w:cs="Arial"/>
      <w:sz w:val="24"/>
      <w:lang w:bidi="ar-SA"/>
    </w:rPr>
  </w:style>
  <w:style w:type="paragraph" w:customStyle="1" w:styleId="45E63AD967B6463B8E38351BF27D37A5">
    <w:name w:val="45E63AD967B6463B8E38351BF27D37A5"/>
    <w:rsid w:val="00801F38"/>
    <w:pPr>
      <w:bidi/>
      <w:spacing w:after="0" w:line="240" w:lineRule="auto"/>
      <w:jc w:val="center"/>
    </w:pPr>
    <w:rPr>
      <w:rFonts w:ascii="Times New Roman" w:eastAsia="Calibri" w:hAnsi="Times New Roman" w:cs="B Nazanin"/>
      <w:szCs w:val="24"/>
      <w:lang w:bidi="ar-SA"/>
    </w:rPr>
  </w:style>
  <w:style w:type="paragraph" w:customStyle="1" w:styleId="DC9AF8FEE2624A6AA2DA4A33F29F2F05">
    <w:name w:val="DC9AF8FEE2624A6AA2DA4A33F29F2F05"/>
    <w:rsid w:val="00801F38"/>
    <w:pPr>
      <w:bidi/>
      <w:spacing w:after="360" w:line="240" w:lineRule="auto"/>
      <w:jc w:val="center"/>
    </w:pPr>
    <w:rPr>
      <w:rFonts w:ascii="Times New Roman Bold" w:eastAsia="Calibri" w:hAnsi="Times New Roman Bold" w:cs="B Kourosh"/>
      <w:b/>
      <w:bCs/>
      <w:sz w:val="28"/>
      <w:szCs w:val="28"/>
      <w:lang w:bidi="ar-SA"/>
    </w:rPr>
  </w:style>
  <w:style w:type="paragraph" w:customStyle="1" w:styleId="F1509A6C47B84A57B344EA2C83B0E2542">
    <w:name w:val="F1509A6C47B84A57B344EA2C83B0E2542"/>
    <w:rsid w:val="00E75BD8"/>
    <w:pPr>
      <w:bidi/>
      <w:spacing w:after="0" w:line="240" w:lineRule="auto"/>
      <w:jc w:val="center"/>
    </w:pPr>
    <w:rPr>
      <w:rFonts w:ascii="Times New Roman" w:eastAsia="Calibri" w:hAnsi="Times New Roman" w:cs="B Nazanin"/>
      <w:szCs w:val="24"/>
      <w:lang w:bidi="ar-SA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21283F-3E79-4C3C-A104-0B48A54F0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9</Pages>
  <Words>1671</Words>
  <Characters>952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Template</vt:lpstr>
    </vt:vector>
  </TitlesOfParts>
  <Company/>
  <LinksUpToDate>false</LinksUpToDate>
  <CharactersWithSpaces>11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Template</dc:title>
  <dc:subject/>
  <dc:creator>(c) Dr. K. Salimifard ..::.. salimifard@pgu.ac.ir</dc:creator>
  <cp:keywords>ciiorg.pgu.ac.ir</cp:keywords>
  <dc:description/>
  <cp:lastModifiedBy>RUN</cp:lastModifiedBy>
  <cp:revision>9</cp:revision>
  <dcterms:created xsi:type="dcterms:W3CDTF">2020-10-26T18:56:00Z</dcterms:created>
  <dcterms:modified xsi:type="dcterms:W3CDTF">2022-01-03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92e79b6f-7cd7-39ae-ab1b-bcf1bd16c82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